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752DAA" w:rsidRDefault="00BF75C2">
      <w:pPr>
        <w:spacing w:after="0" w:line="360" w:lineRule="auto"/>
        <w:jc w:val="center"/>
        <w:rPr>
          <w:b/>
          <w:color w:val="000000"/>
        </w:rPr>
      </w:pPr>
      <w:r>
        <w:rPr>
          <w:b/>
          <w:color w:val="000000"/>
        </w:rPr>
        <w:t>UNIVERSIDAD NACIONAL DE INGENIERÍA</w:t>
      </w:r>
      <w:r>
        <w:rPr>
          <w:noProof/>
        </w:rPr>
        <w:drawing>
          <wp:anchor distT="0" distB="0" distL="114300" distR="114300" simplePos="0" relativeHeight="251658240" behindDoc="0" locked="0" layoutInCell="1" hidden="0" allowOverlap="1" wp14:anchorId="46D33219" wp14:editId="2F35D38E">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00000002" w14:textId="77777777" w:rsidR="00752DAA" w:rsidRDefault="00BF75C2">
      <w:pPr>
        <w:spacing w:after="0" w:line="360" w:lineRule="auto"/>
        <w:jc w:val="center"/>
        <w:rPr>
          <w:b/>
          <w:color w:val="000000"/>
        </w:rPr>
      </w:pPr>
      <w:r>
        <w:rPr>
          <w:b/>
          <w:color w:val="000000"/>
        </w:rPr>
        <w:t>FACULTAD DE CIENCIAS Y SISTEMAS</w:t>
      </w:r>
    </w:p>
    <w:p w14:paraId="00000003" w14:textId="77777777" w:rsidR="00752DAA" w:rsidRDefault="00BF75C2">
      <w:pPr>
        <w:spacing w:after="0" w:line="360" w:lineRule="auto"/>
        <w:jc w:val="center"/>
        <w:rPr>
          <w:b/>
          <w:color w:val="000000"/>
        </w:rPr>
      </w:pPr>
      <w:r>
        <w:rPr>
          <w:b/>
          <w:color w:val="000000"/>
        </w:rPr>
        <w:t>INGENIERIA DE SISTEMAS</w:t>
      </w:r>
    </w:p>
    <w:p w14:paraId="00000004" w14:textId="77777777" w:rsidR="00752DAA" w:rsidRDefault="00752DAA">
      <w:pPr>
        <w:spacing w:after="0" w:line="360" w:lineRule="auto"/>
        <w:jc w:val="center"/>
        <w:rPr>
          <w:b/>
          <w:color w:val="000000"/>
        </w:rPr>
      </w:pPr>
    </w:p>
    <w:p w14:paraId="00000005" w14:textId="77777777" w:rsidR="00752DAA" w:rsidRDefault="00752DAA">
      <w:pPr>
        <w:spacing w:after="0" w:line="360" w:lineRule="auto"/>
        <w:jc w:val="center"/>
        <w:rPr>
          <w:b/>
          <w:color w:val="000000"/>
        </w:rPr>
      </w:pPr>
    </w:p>
    <w:p w14:paraId="00000006" w14:textId="77777777" w:rsidR="00752DAA" w:rsidRDefault="00BF75C2">
      <w:pPr>
        <w:spacing w:after="0" w:line="360" w:lineRule="auto"/>
        <w:jc w:val="center"/>
        <w:rPr>
          <w:b/>
          <w:color w:val="000000"/>
        </w:rPr>
      </w:pPr>
      <w:r>
        <w:rPr>
          <w:b/>
          <w:color w:val="000000"/>
        </w:rPr>
        <w:t>FORMULACIÓN Y EVALUACIÓN DE PROYECTOS</w:t>
      </w:r>
    </w:p>
    <w:p w14:paraId="00000007" w14:textId="77777777" w:rsidR="00752DAA" w:rsidRDefault="00752DAA">
      <w:pPr>
        <w:spacing w:after="0" w:line="360" w:lineRule="auto"/>
        <w:jc w:val="center"/>
        <w:rPr>
          <w:b/>
          <w:color w:val="000000"/>
        </w:rPr>
      </w:pPr>
    </w:p>
    <w:p w14:paraId="00000008" w14:textId="77777777" w:rsidR="00752DAA" w:rsidRDefault="00BF75C2">
      <w:pPr>
        <w:spacing w:after="0" w:line="360" w:lineRule="auto"/>
        <w:jc w:val="center"/>
        <w:rPr>
          <w:b/>
          <w:color w:val="000000"/>
        </w:rPr>
      </w:pPr>
      <w:r>
        <w:rPr>
          <w:b/>
          <w:color w:val="000000"/>
        </w:rPr>
        <w:t>Título</w:t>
      </w:r>
    </w:p>
    <w:p w14:paraId="00000009" w14:textId="593FB8DD" w:rsidR="00752DAA" w:rsidRDefault="00BF75C2">
      <w:pPr>
        <w:spacing w:after="0" w:line="360" w:lineRule="auto"/>
        <w:jc w:val="center"/>
      </w:pPr>
      <w:r>
        <w:t>“</w:t>
      </w:r>
      <w:bookmarkStart w:id="0" w:name="_Hlk50656210"/>
      <w:r>
        <w:rPr>
          <w:b/>
        </w:rPr>
        <w:t>Formulación y evaluación de proyecto</w:t>
      </w:r>
      <w:r>
        <w:t xml:space="preserve"> de inversión para el desarrollo de empresa de desarrollo de software </w:t>
      </w:r>
      <w:r w:rsidRPr="005113E4">
        <w:t>en la c</w:t>
      </w:r>
      <w:r w:rsidR="005113E4" w:rsidRPr="005113E4">
        <w:t>iu</w:t>
      </w:r>
      <w:r w:rsidRPr="005113E4">
        <w:t>dad</w:t>
      </w:r>
      <w:r>
        <w:t xml:space="preserve"> de Estelí, en el periodo 2020</w:t>
      </w:r>
      <w:bookmarkEnd w:id="0"/>
      <w:r>
        <w:t>”</w:t>
      </w:r>
    </w:p>
    <w:p w14:paraId="0000000A" w14:textId="77777777" w:rsidR="00752DAA" w:rsidRDefault="00752DAA">
      <w:pPr>
        <w:spacing w:after="0" w:line="360" w:lineRule="auto"/>
        <w:jc w:val="center"/>
      </w:pPr>
    </w:p>
    <w:p w14:paraId="0000000B" w14:textId="77777777" w:rsidR="00752DAA" w:rsidRDefault="00752DAA">
      <w:pPr>
        <w:spacing w:after="0" w:line="360" w:lineRule="auto"/>
        <w:jc w:val="center"/>
      </w:pPr>
    </w:p>
    <w:p w14:paraId="0000000C" w14:textId="77777777" w:rsidR="00752DAA" w:rsidRDefault="00752DAA">
      <w:pPr>
        <w:spacing w:after="0" w:line="360" w:lineRule="auto"/>
        <w:jc w:val="center"/>
      </w:pPr>
    </w:p>
    <w:p w14:paraId="0000000D" w14:textId="77777777" w:rsidR="00752DAA" w:rsidRDefault="00BF75C2">
      <w:pPr>
        <w:spacing w:after="0" w:line="360" w:lineRule="auto"/>
        <w:jc w:val="center"/>
        <w:rPr>
          <w:b/>
        </w:rPr>
      </w:pPr>
      <w:r>
        <w:rPr>
          <w:b/>
        </w:rPr>
        <w:t>Autores:</w:t>
      </w:r>
    </w:p>
    <w:p w14:paraId="0000000E" w14:textId="77777777" w:rsidR="00752DAA" w:rsidRDefault="00752DAA">
      <w:pPr>
        <w:spacing w:after="0" w:line="360" w:lineRule="auto"/>
        <w:jc w:val="center"/>
      </w:pPr>
    </w:p>
    <w:p w14:paraId="0000000F" w14:textId="77777777" w:rsidR="00752DAA" w:rsidRDefault="00BF75C2">
      <w:pPr>
        <w:spacing w:after="0" w:line="360" w:lineRule="auto"/>
        <w:jc w:val="center"/>
      </w:pPr>
      <w:r>
        <w:t xml:space="preserve">Br. </w:t>
      </w:r>
      <w:proofErr w:type="spellStart"/>
      <w:r>
        <w:t>Jester</w:t>
      </w:r>
      <w:proofErr w:type="spellEnd"/>
      <w:r>
        <w:t xml:space="preserve"> Bismark López Rivera                2016-0375N</w:t>
      </w:r>
    </w:p>
    <w:p w14:paraId="00000010" w14:textId="77777777" w:rsidR="00752DAA" w:rsidRDefault="00BF75C2">
      <w:pPr>
        <w:spacing w:after="0" w:line="360" w:lineRule="auto"/>
        <w:jc w:val="center"/>
      </w:pPr>
      <w:r>
        <w:t>Br. José Luis Escorcia Valdivia                  2013-0354N</w:t>
      </w:r>
    </w:p>
    <w:p w14:paraId="00000011" w14:textId="1860FA68" w:rsidR="00752DAA" w:rsidRDefault="00BF75C2">
      <w:pPr>
        <w:spacing w:after="0" w:line="360" w:lineRule="auto"/>
        <w:jc w:val="center"/>
      </w:pPr>
      <w:r>
        <w:t>Br.</w:t>
      </w:r>
      <w:r w:rsidR="00FE5C41">
        <w:t xml:space="preserve"> </w:t>
      </w:r>
      <w:proofErr w:type="spellStart"/>
      <w:r>
        <w:t>Holevert</w:t>
      </w:r>
      <w:proofErr w:type="spellEnd"/>
      <w:r>
        <w:t xml:space="preserve"> Josué Pérez Talavera             2016-0085N</w:t>
      </w:r>
    </w:p>
    <w:p w14:paraId="00000012" w14:textId="77777777" w:rsidR="00752DAA" w:rsidRDefault="00752DAA">
      <w:pPr>
        <w:spacing w:after="0" w:line="360" w:lineRule="auto"/>
        <w:jc w:val="center"/>
      </w:pPr>
    </w:p>
    <w:p w14:paraId="00000013" w14:textId="77777777" w:rsidR="00752DAA" w:rsidRDefault="00752DAA">
      <w:pPr>
        <w:spacing w:after="0" w:line="360" w:lineRule="auto"/>
        <w:jc w:val="center"/>
      </w:pPr>
    </w:p>
    <w:p w14:paraId="00000014" w14:textId="77777777" w:rsidR="00752DAA" w:rsidRDefault="00BF75C2">
      <w:pPr>
        <w:spacing w:after="0" w:line="360" w:lineRule="auto"/>
        <w:jc w:val="center"/>
        <w:rPr>
          <w:b/>
        </w:rPr>
      </w:pPr>
      <w:r>
        <w:rPr>
          <w:b/>
        </w:rPr>
        <w:t>Docente:</w:t>
      </w:r>
    </w:p>
    <w:p w14:paraId="00000015" w14:textId="77777777" w:rsidR="00752DAA" w:rsidRDefault="00BF75C2">
      <w:pPr>
        <w:spacing w:after="0" w:line="360" w:lineRule="auto"/>
        <w:jc w:val="center"/>
      </w:pPr>
      <w:proofErr w:type="spellStart"/>
      <w:r>
        <w:t>Msc</w:t>
      </w:r>
      <w:proofErr w:type="spellEnd"/>
      <w:r>
        <w:t>. Keylin Mayela Pineda Rodríguez</w:t>
      </w:r>
    </w:p>
    <w:p w14:paraId="00000016" w14:textId="77777777" w:rsidR="00752DAA" w:rsidRDefault="00752DAA">
      <w:pPr>
        <w:spacing w:after="0" w:line="360" w:lineRule="auto"/>
        <w:jc w:val="center"/>
        <w:rPr>
          <w:b/>
        </w:rPr>
      </w:pPr>
    </w:p>
    <w:p w14:paraId="00000017" w14:textId="77777777" w:rsidR="00752DAA" w:rsidRDefault="00752DAA">
      <w:pPr>
        <w:spacing w:after="0" w:line="360" w:lineRule="auto"/>
        <w:jc w:val="center"/>
        <w:rPr>
          <w:b/>
        </w:rPr>
      </w:pPr>
    </w:p>
    <w:p w14:paraId="00000018" w14:textId="77777777" w:rsidR="00752DAA" w:rsidRDefault="00752DAA">
      <w:pPr>
        <w:spacing w:after="0" w:line="360" w:lineRule="auto"/>
        <w:jc w:val="center"/>
        <w:rPr>
          <w:b/>
        </w:rPr>
      </w:pPr>
    </w:p>
    <w:p w14:paraId="00000019" w14:textId="77777777" w:rsidR="00752DAA" w:rsidRDefault="00752DAA">
      <w:pPr>
        <w:spacing w:after="0" w:line="360" w:lineRule="auto"/>
        <w:jc w:val="center"/>
        <w:rPr>
          <w:b/>
        </w:rPr>
      </w:pPr>
    </w:p>
    <w:p w14:paraId="0000001A" w14:textId="22EB991F" w:rsidR="00752DAA" w:rsidRDefault="00BF75C2">
      <w:pPr>
        <w:spacing w:after="0" w:line="360" w:lineRule="auto"/>
        <w:jc w:val="center"/>
        <w:rPr>
          <w:b/>
        </w:rPr>
      </w:pPr>
      <w:r>
        <w:rPr>
          <w:b/>
        </w:rPr>
        <w:t xml:space="preserve">Estelí, </w:t>
      </w:r>
      <w:r w:rsidR="00C52126">
        <w:rPr>
          <w:b/>
        </w:rPr>
        <w:t>septiembre</w:t>
      </w:r>
      <w:r>
        <w:rPr>
          <w:b/>
        </w:rPr>
        <w:t xml:space="preserve"> 2020</w:t>
      </w:r>
    </w:p>
    <w:p w14:paraId="0000001B" w14:textId="77777777" w:rsidR="00752DAA" w:rsidRDefault="00752DAA">
      <w:pPr>
        <w:spacing w:after="0" w:line="360" w:lineRule="auto"/>
        <w:jc w:val="center"/>
        <w:rPr>
          <w:b/>
        </w:rPr>
      </w:pPr>
    </w:p>
    <w:p w14:paraId="0000001C" w14:textId="77777777" w:rsidR="00752DAA" w:rsidRDefault="00BF75C2" w:rsidP="00C52126">
      <w:pPr>
        <w:jc w:val="center"/>
        <w:rPr>
          <w:b/>
        </w:rPr>
      </w:pPr>
      <w:r>
        <w:br w:type="page"/>
      </w:r>
    </w:p>
    <w:p w14:paraId="7E9702F0" w14:textId="7E038FF7" w:rsidR="00806EAD" w:rsidRDefault="00806EAD">
      <w:pPr>
        <w:spacing w:after="0" w:line="360" w:lineRule="auto"/>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2D21216F" w14:textId="77777777" w:rsidR="0027703A" w:rsidRPr="0027703A" w:rsidRDefault="0027703A" w:rsidP="0027703A">
          <w:pPr>
            <w:pStyle w:val="TtuloTDC"/>
            <w:rPr>
              <w:rFonts w:ascii="Arial" w:hAnsi="Arial" w:cs="Arial"/>
              <w:sz w:val="24"/>
              <w:szCs w:val="24"/>
            </w:rPr>
          </w:pPr>
          <w:r w:rsidRPr="0027703A">
            <w:rPr>
              <w:rFonts w:ascii="Arial" w:hAnsi="Arial" w:cs="Arial"/>
              <w:sz w:val="24"/>
              <w:szCs w:val="24"/>
              <w:lang w:val="es-ES"/>
            </w:rPr>
            <w:t>Contenido</w:t>
          </w:r>
        </w:p>
        <w:p w14:paraId="6B0C6E99" w14:textId="44CF72BF" w:rsidR="0027703A" w:rsidRPr="0027703A" w:rsidRDefault="0027703A" w:rsidP="0027703A">
          <w:pPr>
            <w:pStyle w:val="TDC1"/>
            <w:tabs>
              <w:tab w:val="left" w:pos="480"/>
              <w:tab w:val="right" w:leader="dot" w:pos="8828"/>
            </w:tabs>
            <w:rPr>
              <w:rFonts w:eastAsiaTheme="minorEastAsia" w:cs="Arial"/>
              <w:bCs w:val="0"/>
              <w:caps w:val="0"/>
              <w:noProof/>
              <w:szCs w:val="24"/>
              <w:lang w:val="es-419" w:eastAsia="es-419"/>
            </w:rPr>
          </w:pPr>
          <w:r w:rsidRPr="0027703A">
            <w:rPr>
              <w:rFonts w:cs="Arial"/>
              <w:bCs w:val="0"/>
              <w:caps w:val="0"/>
              <w:szCs w:val="24"/>
            </w:rPr>
            <w:fldChar w:fldCharType="begin"/>
          </w:r>
          <w:r w:rsidRPr="0027703A">
            <w:rPr>
              <w:rFonts w:cs="Arial"/>
              <w:bCs w:val="0"/>
              <w:caps w:val="0"/>
              <w:szCs w:val="24"/>
            </w:rPr>
            <w:instrText xml:space="preserve"> TOC \o "1-4" \h \z \u </w:instrText>
          </w:r>
          <w:r w:rsidRPr="0027703A">
            <w:rPr>
              <w:rFonts w:cs="Arial"/>
              <w:bCs w:val="0"/>
              <w:caps w:val="0"/>
              <w:szCs w:val="24"/>
            </w:rPr>
            <w:fldChar w:fldCharType="separate"/>
          </w:r>
          <w:hyperlink w:anchor="_Toc51262843" w:history="1">
            <w:r w:rsidRPr="0027703A">
              <w:rPr>
                <w:rStyle w:val="Hipervnculo"/>
                <w:rFonts w:cs="Arial"/>
                <w:noProof/>
                <w:szCs w:val="24"/>
              </w:rPr>
              <w:t>I.</w:t>
            </w:r>
            <w:r w:rsidRPr="0027703A">
              <w:rPr>
                <w:rFonts w:eastAsiaTheme="minorEastAsia" w:cs="Arial"/>
                <w:bCs w:val="0"/>
                <w:caps w:val="0"/>
                <w:noProof/>
                <w:szCs w:val="24"/>
                <w:lang w:val="es-419" w:eastAsia="es-419"/>
              </w:rPr>
              <w:tab/>
            </w:r>
            <w:r w:rsidRPr="0027703A">
              <w:rPr>
                <w:rStyle w:val="Hipervnculo"/>
                <w:rFonts w:cs="Arial"/>
                <w:noProof/>
                <w:szCs w:val="24"/>
              </w:rPr>
              <w:t>Introducción</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843 \h </w:instrText>
            </w:r>
            <w:r w:rsidRPr="0027703A">
              <w:rPr>
                <w:rFonts w:cs="Arial"/>
                <w:noProof/>
                <w:webHidden/>
                <w:szCs w:val="24"/>
              </w:rPr>
            </w:r>
            <w:r w:rsidRPr="0027703A">
              <w:rPr>
                <w:rFonts w:cs="Arial"/>
                <w:noProof/>
                <w:webHidden/>
                <w:szCs w:val="24"/>
              </w:rPr>
              <w:fldChar w:fldCharType="separate"/>
            </w:r>
            <w:r w:rsidR="00393ACA">
              <w:rPr>
                <w:rFonts w:cs="Arial"/>
                <w:noProof/>
                <w:webHidden/>
                <w:szCs w:val="24"/>
              </w:rPr>
              <w:t>1</w:t>
            </w:r>
            <w:r w:rsidRPr="0027703A">
              <w:rPr>
                <w:rFonts w:cs="Arial"/>
                <w:noProof/>
                <w:webHidden/>
                <w:szCs w:val="24"/>
              </w:rPr>
              <w:fldChar w:fldCharType="end"/>
            </w:r>
          </w:hyperlink>
        </w:p>
        <w:p w14:paraId="56FBC42A" w14:textId="024D3CF6" w:rsidR="0027703A" w:rsidRPr="0027703A" w:rsidRDefault="007D507D" w:rsidP="0027703A">
          <w:pPr>
            <w:pStyle w:val="TDC1"/>
            <w:tabs>
              <w:tab w:val="left" w:pos="480"/>
              <w:tab w:val="right" w:leader="dot" w:pos="8828"/>
            </w:tabs>
            <w:rPr>
              <w:rFonts w:eastAsiaTheme="minorEastAsia" w:cs="Arial"/>
              <w:bCs w:val="0"/>
              <w:caps w:val="0"/>
              <w:noProof/>
              <w:szCs w:val="24"/>
              <w:lang w:val="es-419" w:eastAsia="es-419"/>
            </w:rPr>
          </w:pPr>
          <w:hyperlink w:anchor="_Toc51262844" w:history="1">
            <w:r w:rsidR="0027703A" w:rsidRPr="0027703A">
              <w:rPr>
                <w:rStyle w:val="Hipervnculo"/>
                <w:rFonts w:cs="Arial"/>
                <w:noProof/>
                <w:szCs w:val="24"/>
              </w:rPr>
              <w:t>I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Antecedentes</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844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1</w:t>
            </w:r>
            <w:r w:rsidR="0027703A" w:rsidRPr="0027703A">
              <w:rPr>
                <w:rFonts w:cs="Arial"/>
                <w:noProof/>
                <w:webHidden/>
                <w:szCs w:val="24"/>
              </w:rPr>
              <w:fldChar w:fldCharType="end"/>
            </w:r>
          </w:hyperlink>
        </w:p>
        <w:p w14:paraId="13A15E58" w14:textId="1285F829" w:rsidR="0027703A" w:rsidRPr="0027703A" w:rsidRDefault="007D507D" w:rsidP="0027703A">
          <w:pPr>
            <w:pStyle w:val="TDC1"/>
            <w:tabs>
              <w:tab w:val="left" w:pos="720"/>
              <w:tab w:val="right" w:leader="dot" w:pos="8828"/>
            </w:tabs>
            <w:rPr>
              <w:rFonts w:eastAsiaTheme="minorEastAsia" w:cs="Arial"/>
              <w:bCs w:val="0"/>
              <w:caps w:val="0"/>
              <w:noProof/>
              <w:szCs w:val="24"/>
              <w:lang w:val="es-419" w:eastAsia="es-419"/>
            </w:rPr>
          </w:pPr>
          <w:hyperlink w:anchor="_Toc51262845" w:history="1">
            <w:r w:rsidR="0027703A" w:rsidRPr="0027703A">
              <w:rPr>
                <w:rStyle w:val="Hipervnculo"/>
                <w:rFonts w:cs="Arial"/>
                <w:noProof/>
                <w:szCs w:val="24"/>
              </w:rPr>
              <w:t>II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Justificación</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845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w:t>
            </w:r>
            <w:r w:rsidR="0027703A" w:rsidRPr="0027703A">
              <w:rPr>
                <w:rFonts w:cs="Arial"/>
                <w:noProof/>
                <w:webHidden/>
                <w:szCs w:val="24"/>
              </w:rPr>
              <w:fldChar w:fldCharType="end"/>
            </w:r>
          </w:hyperlink>
        </w:p>
        <w:p w14:paraId="30AD1CB4" w14:textId="3B07DA1A" w:rsidR="0027703A" w:rsidRPr="0027703A" w:rsidRDefault="007D507D" w:rsidP="0027703A">
          <w:pPr>
            <w:pStyle w:val="TDC1"/>
            <w:tabs>
              <w:tab w:val="left" w:pos="720"/>
              <w:tab w:val="right" w:leader="dot" w:pos="8828"/>
            </w:tabs>
            <w:rPr>
              <w:rFonts w:eastAsiaTheme="minorEastAsia" w:cs="Arial"/>
              <w:bCs w:val="0"/>
              <w:caps w:val="0"/>
              <w:noProof/>
              <w:szCs w:val="24"/>
              <w:lang w:val="es-419" w:eastAsia="es-419"/>
            </w:rPr>
          </w:pPr>
          <w:hyperlink w:anchor="_Toc51262846" w:history="1">
            <w:r w:rsidR="0027703A" w:rsidRPr="0027703A">
              <w:rPr>
                <w:rStyle w:val="Hipervnculo"/>
                <w:rFonts w:cs="Arial"/>
                <w:noProof/>
                <w:szCs w:val="24"/>
              </w:rPr>
              <w:t>IV.</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Objetivos</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846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w:t>
            </w:r>
            <w:r w:rsidR="0027703A" w:rsidRPr="0027703A">
              <w:rPr>
                <w:rFonts w:cs="Arial"/>
                <w:noProof/>
                <w:webHidden/>
                <w:szCs w:val="24"/>
              </w:rPr>
              <w:fldChar w:fldCharType="end"/>
            </w:r>
          </w:hyperlink>
        </w:p>
        <w:p w14:paraId="7C32EAD9" w14:textId="2B189D43" w:rsidR="0027703A" w:rsidRPr="0027703A" w:rsidRDefault="007D507D"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47"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4.1</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Objetivo gener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4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2</w:t>
            </w:r>
            <w:r w:rsidR="0027703A" w:rsidRPr="0027703A">
              <w:rPr>
                <w:rFonts w:ascii="Arial" w:hAnsi="Arial" w:cs="Arial"/>
                <w:noProof/>
                <w:webHidden/>
                <w:sz w:val="24"/>
                <w:szCs w:val="24"/>
              </w:rPr>
              <w:fldChar w:fldCharType="end"/>
            </w:r>
          </w:hyperlink>
        </w:p>
        <w:p w14:paraId="48686F48" w14:textId="7F8FCC53" w:rsidR="0027703A" w:rsidRPr="0027703A" w:rsidRDefault="007D507D"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48"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4.2</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Objetivos específic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4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3</w:t>
            </w:r>
            <w:r w:rsidR="0027703A" w:rsidRPr="0027703A">
              <w:rPr>
                <w:rFonts w:ascii="Arial" w:hAnsi="Arial" w:cs="Arial"/>
                <w:noProof/>
                <w:webHidden/>
                <w:sz w:val="24"/>
                <w:szCs w:val="24"/>
              </w:rPr>
              <w:fldChar w:fldCharType="end"/>
            </w:r>
          </w:hyperlink>
        </w:p>
        <w:p w14:paraId="6981FF16" w14:textId="2056FDC2" w:rsidR="0027703A" w:rsidRPr="0027703A" w:rsidRDefault="007D507D" w:rsidP="0027703A">
          <w:pPr>
            <w:pStyle w:val="TDC1"/>
            <w:tabs>
              <w:tab w:val="left" w:pos="480"/>
              <w:tab w:val="right" w:leader="dot" w:pos="8828"/>
            </w:tabs>
            <w:rPr>
              <w:rFonts w:eastAsiaTheme="minorEastAsia" w:cs="Arial"/>
              <w:bCs w:val="0"/>
              <w:caps w:val="0"/>
              <w:noProof/>
              <w:szCs w:val="24"/>
              <w:lang w:val="es-419" w:eastAsia="es-419"/>
            </w:rPr>
          </w:pPr>
          <w:hyperlink w:anchor="_Toc51262849" w:history="1">
            <w:r w:rsidR="0027703A" w:rsidRPr="0027703A">
              <w:rPr>
                <w:rStyle w:val="Hipervnculo"/>
                <w:rFonts w:cs="Arial"/>
                <w:noProof/>
                <w:szCs w:val="24"/>
              </w:rPr>
              <w:t>V.</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Marco teórico</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849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4</w:t>
            </w:r>
            <w:r w:rsidR="0027703A" w:rsidRPr="0027703A">
              <w:rPr>
                <w:rFonts w:cs="Arial"/>
                <w:noProof/>
                <w:webHidden/>
                <w:szCs w:val="24"/>
              </w:rPr>
              <w:fldChar w:fldCharType="end"/>
            </w:r>
          </w:hyperlink>
        </w:p>
        <w:p w14:paraId="3B23D858" w14:textId="70B9E23B" w:rsidR="0027703A" w:rsidRPr="0027703A" w:rsidRDefault="007D507D"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51"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5.1</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Estudio de mercad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4</w:t>
            </w:r>
            <w:r w:rsidR="0027703A" w:rsidRPr="0027703A">
              <w:rPr>
                <w:rFonts w:ascii="Arial" w:hAnsi="Arial" w:cs="Arial"/>
                <w:noProof/>
                <w:webHidden/>
                <w:sz w:val="24"/>
                <w:szCs w:val="24"/>
              </w:rPr>
              <w:fldChar w:fldCharType="end"/>
            </w:r>
          </w:hyperlink>
        </w:p>
        <w:p w14:paraId="692F6A47" w14:textId="08206274"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2" w:history="1">
            <w:r w:rsidR="0027703A" w:rsidRPr="0027703A">
              <w:rPr>
                <w:rStyle w:val="Hipervnculo"/>
                <w:rFonts w:ascii="Arial" w:hAnsi="Arial" w:cs="Arial"/>
                <w:noProof/>
                <w:sz w:val="24"/>
                <w:szCs w:val="24"/>
              </w:rPr>
              <w:t>5.1.1</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Segmentación de mercad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4</w:t>
            </w:r>
            <w:r w:rsidR="0027703A" w:rsidRPr="0027703A">
              <w:rPr>
                <w:rFonts w:ascii="Arial" w:hAnsi="Arial" w:cs="Arial"/>
                <w:noProof/>
                <w:webHidden/>
                <w:sz w:val="24"/>
                <w:szCs w:val="24"/>
              </w:rPr>
              <w:fldChar w:fldCharType="end"/>
            </w:r>
          </w:hyperlink>
        </w:p>
        <w:p w14:paraId="5B0D1C7A" w14:textId="6DD72635"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3" w:history="1">
            <w:r w:rsidR="0027703A" w:rsidRPr="0027703A">
              <w:rPr>
                <w:rStyle w:val="Hipervnculo"/>
                <w:rFonts w:ascii="Arial" w:hAnsi="Arial" w:cs="Arial"/>
                <w:noProof/>
                <w:sz w:val="24"/>
                <w:szCs w:val="24"/>
              </w:rPr>
              <w:t>5.1.2</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Análisis de la demand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5</w:t>
            </w:r>
            <w:r w:rsidR="0027703A" w:rsidRPr="0027703A">
              <w:rPr>
                <w:rFonts w:ascii="Arial" w:hAnsi="Arial" w:cs="Arial"/>
                <w:noProof/>
                <w:webHidden/>
                <w:sz w:val="24"/>
                <w:szCs w:val="24"/>
              </w:rPr>
              <w:fldChar w:fldCharType="end"/>
            </w:r>
          </w:hyperlink>
        </w:p>
        <w:p w14:paraId="210A69BC" w14:textId="01DE34EB"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4" w:history="1">
            <w:r w:rsidR="0027703A" w:rsidRPr="0027703A">
              <w:rPr>
                <w:rStyle w:val="Hipervnculo"/>
                <w:rFonts w:ascii="Arial" w:hAnsi="Arial" w:cs="Arial"/>
                <w:noProof/>
                <w:sz w:val="24"/>
                <w:szCs w:val="24"/>
              </w:rPr>
              <w:t>5.1.3</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Análisis de la ofert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5</w:t>
            </w:r>
            <w:r w:rsidR="0027703A" w:rsidRPr="0027703A">
              <w:rPr>
                <w:rFonts w:ascii="Arial" w:hAnsi="Arial" w:cs="Arial"/>
                <w:noProof/>
                <w:webHidden/>
                <w:sz w:val="24"/>
                <w:szCs w:val="24"/>
              </w:rPr>
              <w:fldChar w:fldCharType="end"/>
            </w:r>
          </w:hyperlink>
        </w:p>
        <w:p w14:paraId="27871CFA" w14:textId="274C8BC1"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5" w:history="1">
            <w:r w:rsidR="0027703A" w:rsidRPr="0027703A">
              <w:rPr>
                <w:rStyle w:val="Hipervnculo"/>
                <w:rFonts w:ascii="Arial" w:hAnsi="Arial" w:cs="Arial"/>
                <w:noProof/>
                <w:sz w:val="24"/>
                <w:szCs w:val="24"/>
              </w:rPr>
              <w:t>5.1.4</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Balance oferta-demand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5</w:t>
            </w:r>
            <w:r w:rsidR="0027703A" w:rsidRPr="0027703A">
              <w:rPr>
                <w:rFonts w:ascii="Arial" w:hAnsi="Arial" w:cs="Arial"/>
                <w:noProof/>
                <w:webHidden/>
                <w:sz w:val="24"/>
                <w:szCs w:val="24"/>
              </w:rPr>
              <w:fldChar w:fldCharType="end"/>
            </w:r>
          </w:hyperlink>
        </w:p>
        <w:p w14:paraId="056F67D5" w14:textId="7CCBE720"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56" w:history="1">
            <w:r w:rsidR="0027703A" w:rsidRPr="0027703A">
              <w:rPr>
                <w:rStyle w:val="Hipervnculo"/>
                <w:rFonts w:ascii="Arial" w:hAnsi="Arial" w:cs="Arial"/>
                <w:noProof/>
                <w:sz w:val="24"/>
                <w:szCs w:val="24"/>
              </w:rPr>
              <w:t>5.1.4.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Demanda insatisfech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5</w:t>
            </w:r>
            <w:r w:rsidR="0027703A" w:rsidRPr="0027703A">
              <w:rPr>
                <w:rFonts w:ascii="Arial" w:hAnsi="Arial" w:cs="Arial"/>
                <w:noProof/>
                <w:webHidden/>
                <w:sz w:val="24"/>
                <w:szCs w:val="24"/>
              </w:rPr>
              <w:fldChar w:fldCharType="end"/>
            </w:r>
          </w:hyperlink>
        </w:p>
        <w:p w14:paraId="1DEF1505" w14:textId="6D3135B9"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57" w:history="1">
            <w:r w:rsidR="0027703A" w:rsidRPr="0027703A">
              <w:rPr>
                <w:rStyle w:val="Hipervnculo"/>
                <w:rFonts w:ascii="Arial" w:hAnsi="Arial" w:cs="Arial"/>
                <w:noProof/>
                <w:sz w:val="24"/>
                <w:szCs w:val="24"/>
              </w:rPr>
              <w:t>5.1.4.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Participación del proye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6</w:t>
            </w:r>
            <w:r w:rsidR="0027703A" w:rsidRPr="0027703A">
              <w:rPr>
                <w:rFonts w:ascii="Arial" w:hAnsi="Arial" w:cs="Arial"/>
                <w:noProof/>
                <w:webHidden/>
                <w:sz w:val="24"/>
                <w:szCs w:val="24"/>
              </w:rPr>
              <w:fldChar w:fldCharType="end"/>
            </w:r>
          </w:hyperlink>
        </w:p>
        <w:p w14:paraId="780634F5" w14:textId="2016AEDD"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58" w:history="1">
            <w:r w:rsidR="0027703A" w:rsidRPr="0027703A">
              <w:rPr>
                <w:rStyle w:val="Hipervnculo"/>
                <w:rFonts w:ascii="Arial" w:hAnsi="Arial" w:cs="Arial"/>
                <w:noProof/>
                <w:sz w:val="24"/>
                <w:szCs w:val="24"/>
              </w:rPr>
              <w:t>5.1.4.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Proyección del precio de vent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6</w:t>
            </w:r>
            <w:r w:rsidR="0027703A" w:rsidRPr="0027703A">
              <w:rPr>
                <w:rFonts w:ascii="Arial" w:hAnsi="Arial" w:cs="Arial"/>
                <w:noProof/>
                <w:webHidden/>
                <w:sz w:val="24"/>
                <w:szCs w:val="24"/>
              </w:rPr>
              <w:fldChar w:fldCharType="end"/>
            </w:r>
          </w:hyperlink>
        </w:p>
        <w:p w14:paraId="212A9A89" w14:textId="187C8263"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59" w:history="1">
            <w:r w:rsidR="0027703A" w:rsidRPr="0027703A">
              <w:rPr>
                <w:rStyle w:val="Hipervnculo"/>
                <w:rFonts w:ascii="Arial" w:hAnsi="Arial" w:cs="Arial"/>
                <w:noProof/>
                <w:sz w:val="24"/>
                <w:szCs w:val="24"/>
              </w:rPr>
              <w:t>5.1.5</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Mix del marketing</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5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6</w:t>
            </w:r>
            <w:r w:rsidR="0027703A" w:rsidRPr="0027703A">
              <w:rPr>
                <w:rFonts w:ascii="Arial" w:hAnsi="Arial" w:cs="Arial"/>
                <w:noProof/>
                <w:webHidden/>
                <w:sz w:val="24"/>
                <w:szCs w:val="24"/>
              </w:rPr>
              <w:fldChar w:fldCharType="end"/>
            </w:r>
          </w:hyperlink>
        </w:p>
        <w:p w14:paraId="7A77333C" w14:textId="7F2998A9"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0" w:history="1">
            <w:r w:rsidR="0027703A" w:rsidRPr="0027703A">
              <w:rPr>
                <w:rStyle w:val="Hipervnculo"/>
                <w:rFonts w:ascii="Arial" w:hAnsi="Arial" w:cs="Arial"/>
                <w:noProof/>
                <w:sz w:val="24"/>
                <w:szCs w:val="24"/>
              </w:rPr>
              <w:t>5.1.5.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rategias de produ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0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6</w:t>
            </w:r>
            <w:r w:rsidR="0027703A" w:rsidRPr="0027703A">
              <w:rPr>
                <w:rFonts w:ascii="Arial" w:hAnsi="Arial" w:cs="Arial"/>
                <w:noProof/>
                <w:webHidden/>
                <w:sz w:val="24"/>
                <w:szCs w:val="24"/>
              </w:rPr>
              <w:fldChar w:fldCharType="end"/>
            </w:r>
          </w:hyperlink>
        </w:p>
        <w:p w14:paraId="49F59136" w14:textId="4056BEC9"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1" w:history="1">
            <w:r w:rsidR="0027703A" w:rsidRPr="0027703A">
              <w:rPr>
                <w:rStyle w:val="Hipervnculo"/>
                <w:rFonts w:ascii="Arial" w:hAnsi="Arial" w:cs="Arial"/>
                <w:noProof/>
                <w:sz w:val="24"/>
                <w:szCs w:val="24"/>
              </w:rPr>
              <w:t>5.1.5.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Determinación y estrategias de preci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6CD0ADBD" w14:textId="259ACEEA"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2" w:history="1">
            <w:r w:rsidR="0027703A" w:rsidRPr="0027703A">
              <w:rPr>
                <w:rStyle w:val="Hipervnculo"/>
                <w:rFonts w:ascii="Arial" w:hAnsi="Arial" w:cs="Arial"/>
                <w:noProof/>
                <w:sz w:val="24"/>
                <w:szCs w:val="24"/>
              </w:rPr>
              <w:t>5.1.5.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rategias de distribu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1CA625CC" w14:textId="699527AD"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3" w:history="1">
            <w:r w:rsidR="0027703A" w:rsidRPr="0027703A">
              <w:rPr>
                <w:rStyle w:val="Hipervnculo"/>
                <w:rFonts w:ascii="Arial" w:hAnsi="Arial" w:cs="Arial"/>
                <w:noProof/>
                <w:sz w:val="24"/>
                <w:szCs w:val="24"/>
              </w:rPr>
              <w:t>5.1.5.4</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rategias de comercializa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2D04B995" w14:textId="49BF2C36"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64" w:history="1">
            <w:r w:rsidR="0027703A" w:rsidRPr="0027703A">
              <w:rPr>
                <w:rStyle w:val="Hipervnculo"/>
                <w:rFonts w:ascii="Arial" w:hAnsi="Arial" w:cs="Arial"/>
                <w:noProof/>
                <w:sz w:val="24"/>
                <w:szCs w:val="24"/>
              </w:rPr>
              <w:t>5.1.6</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Análisis del entorno y de la industri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295064FE" w14:textId="2D194E67" w:rsidR="0027703A" w:rsidRPr="0027703A" w:rsidRDefault="007D507D"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65"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5.2</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Estudio técnic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7</w:t>
            </w:r>
            <w:r w:rsidR="0027703A" w:rsidRPr="0027703A">
              <w:rPr>
                <w:rFonts w:ascii="Arial" w:hAnsi="Arial" w:cs="Arial"/>
                <w:noProof/>
                <w:webHidden/>
                <w:sz w:val="24"/>
                <w:szCs w:val="24"/>
              </w:rPr>
              <w:fldChar w:fldCharType="end"/>
            </w:r>
          </w:hyperlink>
        </w:p>
        <w:p w14:paraId="0C3F3247" w14:textId="0F95BCD0"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66" w:history="1">
            <w:r w:rsidR="0027703A" w:rsidRPr="0027703A">
              <w:rPr>
                <w:rStyle w:val="Hipervnculo"/>
                <w:rFonts w:ascii="Arial" w:hAnsi="Arial" w:cs="Arial"/>
                <w:noProof/>
                <w:sz w:val="24"/>
                <w:szCs w:val="24"/>
              </w:rPr>
              <w:t>5.2.1</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Localización del proye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8</w:t>
            </w:r>
            <w:r w:rsidR="0027703A" w:rsidRPr="0027703A">
              <w:rPr>
                <w:rFonts w:ascii="Arial" w:hAnsi="Arial" w:cs="Arial"/>
                <w:noProof/>
                <w:webHidden/>
                <w:sz w:val="24"/>
                <w:szCs w:val="24"/>
              </w:rPr>
              <w:fldChar w:fldCharType="end"/>
            </w:r>
          </w:hyperlink>
        </w:p>
        <w:p w14:paraId="6F7884A3" w14:textId="11427634"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7" w:history="1">
            <w:r w:rsidR="0027703A" w:rsidRPr="0027703A">
              <w:rPr>
                <w:rStyle w:val="Hipervnculo"/>
                <w:rFonts w:ascii="Arial" w:hAnsi="Arial" w:cs="Arial"/>
                <w:noProof/>
                <w:sz w:val="24"/>
                <w:szCs w:val="24"/>
              </w:rPr>
              <w:t>5.2.1.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Macro localiza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8</w:t>
            </w:r>
            <w:r w:rsidR="0027703A" w:rsidRPr="0027703A">
              <w:rPr>
                <w:rFonts w:ascii="Arial" w:hAnsi="Arial" w:cs="Arial"/>
                <w:noProof/>
                <w:webHidden/>
                <w:sz w:val="24"/>
                <w:szCs w:val="24"/>
              </w:rPr>
              <w:fldChar w:fldCharType="end"/>
            </w:r>
          </w:hyperlink>
        </w:p>
        <w:p w14:paraId="7D855FEA" w14:textId="62A941FA"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68" w:history="1">
            <w:r w:rsidR="0027703A" w:rsidRPr="0027703A">
              <w:rPr>
                <w:rStyle w:val="Hipervnculo"/>
                <w:rFonts w:ascii="Arial" w:hAnsi="Arial" w:cs="Arial"/>
                <w:noProof/>
                <w:sz w:val="24"/>
                <w:szCs w:val="24"/>
              </w:rPr>
              <w:t>5.2.1.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Micro localiza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9</w:t>
            </w:r>
            <w:r w:rsidR="0027703A" w:rsidRPr="0027703A">
              <w:rPr>
                <w:rFonts w:ascii="Arial" w:hAnsi="Arial" w:cs="Arial"/>
                <w:noProof/>
                <w:webHidden/>
                <w:sz w:val="24"/>
                <w:szCs w:val="24"/>
              </w:rPr>
              <w:fldChar w:fldCharType="end"/>
            </w:r>
          </w:hyperlink>
        </w:p>
        <w:p w14:paraId="00BD9A35" w14:textId="6490BD01"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69" w:history="1">
            <w:r w:rsidR="0027703A" w:rsidRPr="0027703A">
              <w:rPr>
                <w:rStyle w:val="Hipervnculo"/>
                <w:rFonts w:ascii="Arial" w:hAnsi="Arial" w:cs="Arial"/>
                <w:noProof/>
                <w:sz w:val="24"/>
                <w:szCs w:val="24"/>
              </w:rPr>
              <w:t>5.2.2</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Tamaño del proye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6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9</w:t>
            </w:r>
            <w:r w:rsidR="0027703A" w:rsidRPr="0027703A">
              <w:rPr>
                <w:rFonts w:ascii="Arial" w:hAnsi="Arial" w:cs="Arial"/>
                <w:noProof/>
                <w:webHidden/>
                <w:sz w:val="24"/>
                <w:szCs w:val="24"/>
              </w:rPr>
              <w:fldChar w:fldCharType="end"/>
            </w:r>
          </w:hyperlink>
        </w:p>
        <w:p w14:paraId="04D1A306" w14:textId="1E59C4DA"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70" w:history="1">
            <w:r w:rsidR="0027703A" w:rsidRPr="0027703A">
              <w:rPr>
                <w:rStyle w:val="Hipervnculo"/>
                <w:rFonts w:ascii="Arial" w:hAnsi="Arial" w:cs="Arial"/>
                <w:noProof/>
                <w:sz w:val="24"/>
                <w:szCs w:val="24"/>
              </w:rPr>
              <w:t>5.2.3</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Ingeniería o proces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0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0</w:t>
            </w:r>
            <w:r w:rsidR="0027703A" w:rsidRPr="0027703A">
              <w:rPr>
                <w:rFonts w:ascii="Arial" w:hAnsi="Arial" w:cs="Arial"/>
                <w:noProof/>
                <w:webHidden/>
                <w:sz w:val="24"/>
                <w:szCs w:val="24"/>
              </w:rPr>
              <w:fldChar w:fldCharType="end"/>
            </w:r>
          </w:hyperlink>
        </w:p>
        <w:p w14:paraId="7967C065" w14:textId="6A81AF94"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1" w:history="1">
            <w:r w:rsidR="0027703A" w:rsidRPr="0027703A">
              <w:rPr>
                <w:rStyle w:val="Hipervnculo"/>
                <w:rFonts w:ascii="Arial" w:hAnsi="Arial" w:cs="Arial"/>
                <w:noProof/>
                <w:sz w:val="24"/>
                <w:szCs w:val="24"/>
              </w:rPr>
              <w:t>5.2.3.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Descripción del proces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0</w:t>
            </w:r>
            <w:r w:rsidR="0027703A" w:rsidRPr="0027703A">
              <w:rPr>
                <w:rFonts w:ascii="Arial" w:hAnsi="Arial" w:cs="Arial"/>
                <w:noProof/>
                <w:webHidden/>
                <w:sz w:val="24"/>
                <w:szCs w:val="24"/>
              </w:rPr>
              <w:fldChar w:fldCharType="end"/>
            </w:r>
          </w:hyperlink>
        </w:p>
        <w:p w14:paraId="1C4CD644" w14:textId="7DFA36CF"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2" w:history="1">
            <w:r w:rsidR="0027703A" w:rsidRPr="0027703A">
              <w:rPr>
                <w:rStyle w:val="Hipervnculo"/>
                <w:rFonts w:ascii="Arial" w:hAnsi="Arial" w:cs="Arial"/>
                <w:noProof/>
                <w:sz w:val="24"/>
                <w:szCs w:val="24"/>
              </w:rPr>
              <w:t>5.2.3.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Obras física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1</w:t>
            </w:r>
            <w:r w:rsidR="0027703A" w:rsidRPr="0027703A">
              <w:rPr>
                <w:rFonts w:ascii="Arial" w:hAnsi="Arial" w:cs="Arial"/>
                <w:noProof/>
                <w:webHidden/>
                <w:sz w:val="24"/>
                <w:szCs w:val="24"/>
              </w:rPr>
              <w:fldChar w:fldCharType="end"/>
            </w:r>
          </w:hyperlink>
        </w:p>
        <w:p w14:paraId="4AC4B4C3" w14:textId="1A8412BF"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3" w:history="1">
            <w:r w:rsidR="0027703A" w:rsidRPr="0027703A">
              <w:rPr>
                <w:rStyle w:val="Hipervnculo"/>
                <w:rFonts w:ascii="Arial" w:hAnsi="Arial" w:cs="Arial"/>
                <w:noProof/>
                <w:sz w:val="24"/>
                <w:szCs w:val="24"/>
              </w:rPr>
              <w:t>5.2.3.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quipamien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1</w:t>
            </w:r>
            <w:r w:rsidR="0027703A" w:rsidRPr="0027703A">
              <w:rPr>
                <w:rFonts w:ascii="Arial" w:hAnsi="Arial" w:cs="Arial"/>
                <w:noProof/>
                <w:webHidden/>
                <w:sz w:val="24"/>
                <w:szCs w:val="24"/>
              </w:rPr>
              <w:fldChar w:fldCharType="end"/>
            </w:r>
          </w:hyperlink>
        </w:p>
        <w:p w14:paraId="7757704F" w14:textId="49F0344E"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4" w:history="1">
            <w:r w:rsidR="0027703A" w:rsidRPr="0027703A">
              <w:rPr>
                <w:rStyle w:val="Hipervnculo"/>
                <w:rFonts w:ascii="Arial" w:hAnsi="Arial" w:cs="Arial"/>
                <w:noProof/>
                <w:sz w:val="24"/>
                <w:szCs w:val="24"/>
              </w:rPr>
              <w:t>5.2.3.4</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Distribución de plant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2</w:t>
            </w:r>
            <w:r w:rsidR="0027703A" w:rsidRPr="0027703A">
              <w:rPr>
                <w:rFonts w:ascii="Arial" w:hAnsi="Arial" w:cs="Arial"/>
                <w:noProof/>
                <w:webHidden/>
                <w:sz w:val="24"/>
                <w:szCs w:val="24"/>
              </w:rPr>
              <w:fldChar w:fldCharType="end"/>
            </w:r>
          </w:hyperlink>
        </w:p>
        <w:p w14:paraId="707C6DDF" w14:textId="1153CAB2"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75" w:history="1">
            <w:r w:rsidR="0027703A" w:rsidRPr="0027703A">
              <w:rPr>
                <w:rStyle w:val="Hipervnculo"/>
                <w:rFonts w:ascii="Arial" w:hAnsi="Arial" w:cs="Arial"/>
                <w:noProof/>
                <w:sz w:val="24"/>
                <w:szCs w:val="24"/>
              </w:rPr>
              <w:t>5.2.4</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Análisis organizacion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2</w:t>
            </w:r>
            <w:r w:rsidR="0027703A" w:rsidRPr="0027703A">
              <w:rPr>
                <w:rFonts w:ascii="Arial" w:hAnsi="Arial" w:cs="Arial"/>
                <w:noProof/>
                <w:webHidden/>
                <w:sz w:val="24"/>
                <w:szCs w:val="24"/>
              </w:rPr>
              <w:fldChar w:fldCharType="end"/>
            </w:r>
          </w:hyperlink>
        </w:p>
        <w:p w14:paraId="709008DB" w14:textId="38080384"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6" w:history="1">
            <w:r w:rsidR="0027703A" w:rsidRPr="0027703A">
              <w:rPr>
                <w:rStyle w:val="Hipervnculo"/>
                <w:rFonts w:ascii="Arial" w:hAnsi="Arial" w:cs="Arial"/>
                <w:noProof/>
                <w:sz w:val="24"/>
                <w:szCs w:val="24"/>
              </w:rPr>
              <w:t>5.2.4.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ructura organizacion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3</w:t>
            </w:r>
            <w:r w:rsidR="0027703A" w:rsidRPr="0027703A">
              <w:rPr>
                <w:rFonts w:ascii="Arial" w:hAnsi="Arial" w:cs="Arial"/>
                <w:noProof/>
                <w:webHidden/>
                <w:sz w:val="24"/>
                <w:szCs w:val="24"/>
              </w:rPr>
              <w:fldChar w:fldCharType="end"/>
            </w:r>
          </w:hyperlink>
        </w:p>
        <w:p w14:paraId="60B0BBB5" w14:textId="3D7D15F7"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77" w:history="1">
            <w:r w:rsidR="0027703A" w:rsidRPr="0027703A">
              <w:rPr>
                <w:rStyle w:val="Hipervnculo"/>
                <w:rFonts w:ascii="Arial" w:hAnsi="Arial" w:cs="Arial"/>
                <w:noProof/>
                <w:sz w:val="24"/>
                <w:szCs w:val="24"/>
              </w:rPr>
              <w:t>5.2.4.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Políticas internas de la empres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3</w:t>
            </w:r>
            <w:r w:rsidR="0027703A" w:rsidRPr="0027703A">
              <w:rPr>
                <w:rFonts w:ascii="Arial" w:hAnsi="Arial" w:cs="Arial"/>
                <w:noProof/>
                <w:webHidden/>
                <w:sz w:val="24"/>
                <w:szCs w:val="24"/>
              </w:rPr>
              <w:fldChar w:fldCharType="end"/>
            </w:r>
          </w:hyperlink>
        </w:p>
        <w:p w14:paraId="771DFC39" w14:textId="4F7301F3"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78" w:history="1">
            <w:r w:rsidR="0027703A" w:rsidRPr="0027703A">
              <w:rPr>
                <w:rStyle w:val="Hipervnculo"/>
                <w:rFonts w:ascii="Arial" w:hAnsi="Arial" w:cs="Arial"/>
                <w:noProof/>
                <w:sz w:val="24"/>
                <w:szCs w:val="24"/>
                <w:highlight w:val="white"/>
              </w:rPr>
              <w:t>5.2.5</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highlight w:val="white"/>
              </w:rPr>
              <w:t>Marco leg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5461FF02" w14:textId="2FB9BF01" w:rsidR="0027703A" w:rsidRPr="0027703A" w:rsidRDefault="007D507D"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79"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5.3</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Estudio Económico-financier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7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4E80C392" w14:textId="62491973"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80" w:history="1">
            <w:r w:rsidR="0027703A" w:rsidRPr="0027703A">
              <w:rPr>
                <w:rStyle w:val="Hipervnculo"/>
                <w:rFonts w:ascii="Arial" w:hAnsi="Arial" w:cs="Arial"/>
                <w:noProof/>
                <w:sz w:val="24"/>
                <w:szCs w:val="24"/>
              </w:rPr>
              <w:t>5.3.1</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Estructura de cost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0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3CDB9BB2" w14:textId="63939F82"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1" w:history="1">
            <w:r w:rsidR="0027703A" w:rsidRPr="0027703A">
              <w:rPr>
                <w:rStyle w:val="Hipervnculo"/>
                <w:rFonts w:ascii="Arial" w:hAnsi="Arial" w:cs="Arial"/>
                <w:noProof/>
                <w:sz w:val="24"/>
                <w:szCs w:val="24"/>
              </w:rPr>
              <w:t>5.3.1.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Costos Fij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4FF0C578" w14:textId="2E7B92FE"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2" w:history="1">
            <w:r w:rsidR="0027703A" w:rsidRPr="0027703A">
              <w:rPr>
                <w:rStyle w:val="Hipervnculo"/>
                <w:rFonts w:ascii="Arial" w:hAnsi="Arial" w:cs="Arial"/>
                <w:noProof/>
                <w:sz w:val="24"/>
                <w:szCs w:val="24"/>
              </w:rPr>
              <w:t>5.3.1.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Costos variable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4</w:t>
            </w:r>
            <w:r w:rsidR="0027703A" w:rsidRPr="0027703A">
              <w:rPr>
                <w:rFonts w:ascii="Arial" w:hAnsi="Arial" w:cs="Arial"/>
                <w:noProof/>
                <w:webHidden/>
                <w:sz w:val="24"/>
                <w:szCs w:val="24"/>
              </w:rPr>
              <w:fldChar w:fldCharType="end"/>
            </w:r>
          </w:hyperlink>
        </w:p>
        <w:p w14:paraId="62D46336" w14:textId="3FB09E69"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3" w:history="1">
            <w:r w:rsidR="0027703A" w:rsidRPr="0027703A">
              <w:rPr>
                <w:rStyle w:val="Hipervnculo"/>
                <w:rFonts w:ascii="Arial" w:hAnsi="Arial" w:cs="Arial"/>
                <w:noProof/>
                <w:sz w:val="24"/>
                <w:szCs w:val="24"/>
              </w:rPr>
              <w:t>5.3.1.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Gastos de administración.</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5</w:t>
            </w:r>
            <w:r w:rsidR="0027703A" w:rsidRPr="0027703A">
              <w:rPr>
                <w:rFonts w:ascii="Arial" w:hAnsi="Arial" w:cs="Arial"/>
                <w:noProof/>
                <w:webHidden/>
                <w:sz w:val="24"/>
                <w:szCs w:val="24"/>
              </w:rPr>
              <w:fldChar w:fldCharType="end"/>
            </w:r>
          </w:hyperlink>
        </w:p>
        <w:p w14:paraId="08EEE790" w14:textId="2E3B69AB"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84" w:history="1">
            <w:r w:rsidR="0027703A" w:rsidRPr="0027703A">
              <w:rPr>
                <w:rStyle w:val="Hipervnculo"/>
                <w:rFonts w:ascii="Arial" w:hAnsi="Arial" w:cs="Arial"/>
                <w:noProof/>
                <w:sz w:val="24"/>
                <w:szCs w:val="24"/>
              </w:rPr>
              <w:t>5.3.2</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Gastos de venta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5</w:t>
            </w:r>
            <w:r w:rsidR="0027703A" w:rsidRPr="0027703A">
              <w:rPr>
                <w:rFonts w:ascii="Arial" w:hAnsi="Arial" w:cs="Arial"/>
                <w:noProof/>
                <w:webHidden/>
                <w:sz w:val="24"/>
                <w:szCs w:val="24"/>
              </w:rPr>
              <w:fldChar w:fldCharType="end"/>
            </w:r>
          </w:hyperlink>
        </w:p>
        <w:p w14:paraId="503623BA" w14:textId="53A795FC"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5" w:history="1">
            <w:r w:rsidR="0027703A" w:rsidRPr="0027703A">
              <w:rPr>
                <w:rStyle w:val="Hipervnculo"/>
                <w:rFonts w:ascii="Arial" w:hAnsi="Arial" w:cs="Arial"/>
                <w:noProof/>
                <w:sz w:val="24"/>
                <w:szCs w:val="24"/>
              </w:rPr>
              <w:t>5.3.2.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Gastos financier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5</w:t>
            </w:r>
            <w:r w:rsidR="0027703A" w:rsidRPr="0027703A">
              <w:rPr>
                <w:rFonts w:ascii="Arial" w:hAnsi="Arial" w:cs="Arial"/>
                <w:noProof/>
                <w:webHidden/>
                <w:sz w:val="24"/>
                <w:szCs w:val="24"/>
              </w:rPr>
              <w:fldChar w:fldCharType="end"/>
            </w:r>
          </w:hyperlink>
        </w:p>
        <w:p w14:paraId="48057B0D" w14:textId="288A9E69"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86" w:history="1">
            <w:r w:rsidR="0027703A" w:rsidRPr="0027703A">
              <w:rPr>
                <w:rStyle w:val="Hipervnculo"/>
                <w:rFonts w:ascii="Arial" w:hAnsi="Arial" w:cs="Arial"/>
                <w:noProof/>
                <w:sz w:val="24"/>
                <w:szCs w:val="24"/>
              </w:rPr>
              <w:t>5.3.3</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Estructura inversión inici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6</w:t>
            </w:r>
            <w:r w:rsidR="0027703A" w:rsidRPr="0027703A">
              <w:rPr>
                <w:rFonts w:ascii="Arial" w:hAnsi="Arial" w:cs="Arial"/>
                <w:noProof/>
                <w:webHidden/>
                <w:sz w:val="24"/>
                <w:szCs w:val="24"/>
              </w:rPr>
              <w:fldChar w:fldCharType="end"/>
            </w:r>
          </w:hyperlink>
        </w:p>
        <w:p w14:paraId="154E6B74" w14:textId="600A3EA7"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87" w:history="1">
            <w:r w:rsidR="0027703A" w:rsidRPr="0027703A">
              <w:rPr>
                <w:rStyle w:val="Hipervnculo"/>
                <w:rFonts w:ascii="Arial" w:hAnsi="Arial" w:cs="Arial"/>
                <w:noProof/>
                <w:sz w:val="24"/>
                <w:szCs w:val="24"/>
              </w:rPr>
              <w:t>5.3.4</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Presupuesto de ingres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6</w:t>
            </w:r>
            <w:r w:rsidR="0027703A" w:rsidRPr="0027703A">
              <w:rPr>
                <w:rFonts w:ascii="Arial" w:hAnsi="Arial" w:cs="Arial"/>
                <w:noProof/>
                <w:webHidden/>
                <w:sz w:val="24"/>
                <w:szCs w:val="24"/>
              </w:rPr>
              <w:fldChar w:fldCharType="end"/>
            </w:r>
          </w:hyperlink>
        </w:p>
        <w:p w14:paraId="7C7D10C9" w14:textId="2CD2CE96"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8" w:history="1">
            <w:r w:rsidR="0027703A" w:rsidRPr="0027703A">
              <w:rPr>
                <w:rStyle w:val="Hipervnculo"/>
                <w:rFonts w:ascii="Arial" w:hAnsi="Arial" w:cs="Arial"/>
                <w:noProof/>
                <w:sz w:val="24"/>
                <w:szCs w:val="24"/>
              </w:rPr>
              <w:t>5.3.4.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ados financier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7</w:t>
            </w:r>
            <w:r w:rsidR="0027703A" w:rsidRPr="0027703A">
              <w:rPr>
                <w:rFonts w:ascii="Arial" w:hAnsi="Arial" w:cs="Arial"/>
                <w:noProof/>
                <w:webHidden/>
                <w:sz w:val="24"/>
                <w:szCs w:val="24"/>
              </w:rPr>
              <w:fldChar w:fldCharType="end"/>
            </w:r>
          </w:hyperlink>
        </w:p>
        <w:p w14:paraId="64F9F271" w14:textId="160A67C3"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89" w:history="1">
            <w:r w:rsidR="0027703A" w:rsidRPr="0027703A">
              <w:rPr>
                <w:rStyle w:val="Hipervnculo"/>
                <w:rFonts w:ascii="Arial" w:hAnsi="Arial" w:cs="Arial"/>
                <w:noProof/>
                <w:sz w:val="24"/>
                <w:szCs w:val="24"/>
              </w:rPr>
              <w:t>5.3.4.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ado de flujo de efectiv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8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7</w:t>
            </w:r>
            <w:r w:rsidR="0027703A" w:rsidRPr="0027703A">
              <w:rPr>
                <w:rFonts w:ascii="Arial" w:hAnsi="Arial" w:cs="Arial"/>
                <w:noProof/>
                <w:webHidden/>
                <w:sz w:val="24"/>
                <w:szCs w:val="24"/>
              </w:rPr>
              <w:fldChar w:fldCharType="end"/>
            </w:r>
          </w:hyperlink>
        </w:p>
        <w:p w14:paraId="63D6C9F7" w14:textId="77DB7536"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0" w:history="1">
            <w:r w:rsidR="0027703A" w:rsidRPr="0027703A">
              <w:rPr>
                <w:rStyle w:val="Hipervnculo"/>
                <w:rFonts w:ascii="Arial" w:hAnsi="Arial" w:cs="Arial"/>
                <w:noProof/>
                <w:sz w:val="24"/>
                <w:szCs w:val="24"/>
              </w:rPr>
              <w:t>5.3.4.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stado de resultad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0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7</w:t>
            </w:r>
            <w:r w:rsidR="0027703A" w:rsidRPr="0027703A">
              <w:rPr>
                <w:rFonts w:ascii="Arial" w:hAnsi="Arial" w:cs="Arial"/>
                <w:noProof/>
                <w:webHidden/>
                <w:sz w:val="24"/>
                <w:szCs w:val="24"/>
              </w:rPr>
              <w:fldChar w:fldCharType="end"/>
            </w:r>
          </w:hyperlink>
        </w:p>
        <w:p w14:paraId="420EFEAB" w14:textId="6EC28640"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1" w:history="1">
            <w:r w:rsidR="0027703A" w:rsidRPr="0027703A">
              <w:rPr>
                <w:rStyle w:val="Hipervnculo"/>
                <w:rFonts w:ascii="Arial" w:hAnsi="Arial" w:cs="Arial"/>
                <w:noProof/>
                <w:sz w:val="24"/>
                <w:szCs w:val="24"/>
              </w:rPr>
              <w:t>5.3.4.4</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Balance gener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1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8</w:t>
            </w:r>
            <w:r w:rsidR="0027703A" w:rsidRPr="0027703A">
              <w:rPr>
                <w:rFonts w:ascii="Arial" w:hAnsi="Arial" w:cs="Arial"/>
                <w:noProof/>
                <w:webHidden/>
                <w:sz w:val="24"/>
                <w:szCs w:val="24"/>
              </w:rPr>
              <w:fldChar w:fldCharType="end"/>
            </w:r>
          </w:hyperlink>
        </w:p>
        <w:p w14:paraId="544CBC36" w14:textId="5635ECAF"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92" w:history="1">
            <w:r w:rsidR="0027703A" w:rsidRPr="0027703A">
              <w:rPr>
                <w:rStyle w:val="Hipervnculo"/>
                <w:rFonts w:ascii="Arial" w:hAnsi="Arial" w:cs="Arial"/>
                <w:noProof/>
                <w:sz w:val="24"/>
                <w:szCs w:val="24"/>
              </w:rPr>
              <w:t>5.3.5</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Indicadores financieros</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2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8</w:t>
            </w:r>
            <w:r w:rsidR="0027703A" w:rsidRPr="0027703A">
              <w:rPr>
                <w:rFonts w:ascii="Arial" w:hAnsi="Arial" w:cs="Arial"/>
                <w:noProof/>
                <w:webHidden/>
                <w:sz w:val="24"/>
                <w:szCs w:val="24"/>
              </w:rPr>
              <w:fldChar w:fldCharType="end"/>
            </w:r>
          </w:hyperlink>
        </w:p>
        <w:p w14:paraId="1EDD5882" w14:textId="2CD18F74"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3" w:history="1">
            <w:r w:rsidR="0027703A" w:rsidRPr="0027703A">
              <w:rPr>
                <w:rStyle w:val="Hipervnculo"/>
                <w:rFonts w:ascii="Arial" w:hAnsi="Arial" w:cs="Arial"/>
                <w:noProof/>
                <w:sz w:val="24"/>
                <w:szCs w:val="24"/>
              </w:rPr>
              <w:t>5.3.5.1</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Solvenci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3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8</w:t>
            </w:r>
            <w:r w:rsidR="0027703A" w:rsidRPr="0027703A">
              <w:rPr>
                <w:rFonts w:ascii="Arial" w:hAnsi="Arial" w:cs="Arial"/>
                <w:noProof/>
                <w:webHidden/>
                <w:sz w:val="24"/>
                <w:szCs w:val="24"/>
              </w:rPr>
              <w:fldChar w:fldCharType="end"/>
            </w:r>
          </w:hyperlink>
        </w:p>
        <w:p w14:paraId="2C99347E" w14:textId="24F291B1"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4" w:history="1">
            <w:r w:rsidR="0027703A" w:rsidRPr="0027703A">
              <w:rPr>
                <w:rStyle w:val="Hipervnculo"/>
                <w:rFonts w:ascii="Arial" w:hAnsi="Arial" w:cs="Arial"/>
                <w:noProof/>
                <w:sz w:val="24"/>
                <w:szCs w:val="24"/>
              </w:rPr>
              <w:t>5.3.5.2</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Liquidez</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4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0C7F8145" w14:textId="2B73B243"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5" w:history="1">
            <w:r w:rsidR="0027703A" w:rsidRPr="0027703A">
              <w:rPr>
                <w:rStyle w:val="Hipervnculo"/>
                <w:rFonts w:ascii="Arial" w:hAnsi="Arial" w:cs="Arial"/>
                <w:noProof/>
                <w:sz w:val="24"/>
                <w:szCs w:val="24"/>
              </w:rPr>
              <w:t>5.3.5.3</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Eficiencia Operativa</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5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128EF016" w14:textId="70A730A4" w:rsidR="0027703A" w:rsidRPr="0027703A" w:rsidRDefault="007D507D" w:rsidP="0027703A">
          <w:pPr>
            <w:pStyle w:val="TDC4"/>
            <w:tabs>
              <w:tab w:val="left" w:pos="1680"/>
              <w:tab w:val="right" w:leader="dot" w:pos="8828"/>
            </w:tabs>
            <w:rPr>
              <w:rFonts w:ascii="Arial" w:eastAsiaTheme="minorEastAsia" w:hAnsi="Arial" w:cs="Arial"/>
              <w:noProof/>
              <w:sz w:val="24"/>
              <w:szCs w:val="24"/>
              <w:lang w:val="es-419" w:eastAsia="es-419"/>
            </w:rPr>
          </w:pPr>
          <w:hyperlink w:anchor="_Toc51262896" w:history="1">
            <w:r w:rsidR="0027703A" w:rsidRPr="0027703A">
              <w:rPr>
                <w:rStyle w:val="Hipervnculo"/>
                <w:rFonts w:ascii="Arial" w:hAnsi="Arial" w:cs="Arial"/>
                <w:noProof/>
                <w:sz w:val="24"/>
                <w:szCs w:val="24"/>
              </w:rPr>
              <w:t>5.3.5.4</w:t>
            </w:r>
            <w:r w:rsidR="0027703A" w:rsidRPr="0027703A">
              <w:rPr>
                <w:rFonts w:ascii="Arial" w:eastAsiaTheme="minorEastAsia" w:hAnsi="Arial" w:cs="Arial"/>
                <w:noProof/>
                <w:sz w:val="24"/>
                <w:szCs w:val="24"/>
                <w:lang w:val="es-419" w:eastAsia="es-419"/>
              </w:rPr>
              <w:tab/>
            </w:r>
            <w:r w:rsidR="0027703A" w:rsidRPr="0027703A">
              <w:rPr>
                <w:rStyle w:val="Hipervnculo"/>
                <w:rFonts w:ascii="Arial" w:hAnsi="Arial" w:cs="Arial"/>
                <w:noProof/>
                <w:sz w:val="24"/>
                <w:szCs w:val="24"/>
              </w:rPr>
              <w:t>Rentabilidad</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6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109D426E" w14:textId="735ED1E1" w:rsidR="0027703A" w:rsidRPr="0027703A" w:rsidRDefault="007D507D" w:rsidP="0027703A">
          <w:pPr>
            <w:pStyle w:val="TDC2"/>
            <w:tabs>
              <w:tab w:val="left" w:pos="720"/>
              <w:tab w:val="right" w:leader="dot" w:pos="8828"/>
            </w:tabs>
            <w:rPr>
              <w:rFonts w:ascii="Arial" w:eastAsiaTheme="minorEastAsia" w:hAnsi="Arial" w:cs="Arial"/>
              <w:smallCaps w:val="0"/>
              <w:noProof/>
              <w:sz w:val="24"/>
              <w:szCs w:val="24"/>
              <w:lang w:val="es-419" w:eastAsia="es-419"/>
            </w:rPr>
          </w:pPr>
          <w:hyperlink w:anchor="_Toc51262897" w:history="1">
            <w:r w:rsidR="0027703A" w:rsidRPr="0027703A">
              <w:rPr>
                <w:rStyle w:val="Hipervnculo"/>
                <w:rFonts w:ascii="Arial" w:hAnsi="Arial" w:cs="Arial"/>
                <w:noProof/>
                <w:sz w:val="24"/>
                <w:szCs w:val="24"/>
                <w14:scene3d>
                  <w14:camera w14:prst="orthographicFront"/>
                  <w14:lightRig w14:rig="threePt" w14:dir="t">
                    <w14:rot w14:lat="0" w14:lon="0" w14:rev="0"/>
                  </w14:lightRig>
                </w14:scene3d>
              </w:rPr>
              <w:t>5.4</w:t>
            </w:r>
            <w:r w:rsidR="0027703A" w:rsidRPr="0027703A">
              <w:rPr>
                <w:rFonts w:ascii="Arial" w:eastAsiaTheme="minorEastAsia" w:hAnsi="Arial" w:cs="Arial"/>
                <w:smallCaps w:val="0"/>
                <w:noProof/>
                <w:sz w:val="24"/>
                <w:szCs w:val="24"/>
                <w:lang w:val="es-419" w:eastAsia="es-419"/>
              </w:rPr>
              <w:tab/>
            </w:r>
            <w:r w:rsidR="0027703A" w:rsidRPr="0027703A">
              <w:rPr>
                <w:rStyle w:val="Hipervnculo"/>
                <w:rFonts w:ascii="Arial" w:hAnsi="Arial" w:cs="Arial"/>
                <w:noProof/>
                <w:sz w:val="24"/>
                <w:szCs w:val="24"/>
              </w:rPr>
              <w:t>Impacto Ambiental</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7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7C0A1F8B" w14:textId="2100B81E"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98" w:history="1">
            <w:r w:rsidR="0027703A" w:rsidRPr="0027703A">
              <w:rPr>
                <w:rStyle w:val="Hipervnculo"/>
                <w:rFonts w:ascii="Arial" w:hAnsi="Arial" w:cs="Arial"/>
                <w:noProof/>
                <w:sz w:val="24"/>
                <w:szCs w:val="24"/>
              </w:rPr>
              <w:t>5.4.1</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Matriz de Leopold</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8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2B69106F" w14:textId="6B525F01" w:rsidR="0027703A" w:rsidRPr="0027703A" w:rsidRDefault="007D507D" w:rsidP="0027703A">
          <w:pPr>
            <w:pStyle w:val="TDC3"/>
            <w:tabs>
              <w:tab w:val="left" w:pos="1200"/>
              <w:tab w:val="right" w:leader="dot" w:pos="8828"/>
            </w:tabs>
            <w:rPr>
              <w:rFonts w:ascii="Arial" w:eastAsiaTheme="minorEastAsia" w:hAnsi="Arial" w:cs="Arial"/>
              <w:i w:val="0"/>
              <w:iCs w:val="0"/>
              <w:noProof/>
              <w:sz w:val="24"/>
              <w:szCs w:val="24"/>
              <w:lang w:val="es-419" w:eastAsia="es-419"/>
            </w:rPr>
          </w:pPr>
          <w:hyperlink w:anchor="_Toc51262899" w:history="1">
            <w:r w:rsidR="0027703A" w:rsidRPr="0027703A">
              <w:rPr>
                <w:rStyle w:val="Hipervnculo"/>
                <w:rFonts w:ascii="Arial" w:hAnsi="Arial" w:cs="Arial"/>
                <w:noProof/>
                <w:sz w:val="24"/>
                <w:szCs w:val="24"/>
              </w:rPr>
              <w:t>5.4.2</w:t>
            </w:r>
            <w:r w:rsidR="0027703A" w:rsidRPr="0027703A">
              <w:rPr>
                <w:rFonts w:ascii="Arial" w:eastAsiaTheme="minorEastAsia" w:hAnsi="Arial" w:cs="Arial"/>
                <w:i w:val="0"/>
                <w:iCs w:val="0"/>
                <w:noProof/>
                <w:sz w:val="24"/>
                <w:szCs w:val="24"/>
                <w:lang w:val="es-419" w:eastAsia="es-419"/>
              </w:rPr>
              <w:tab/>
            </w:r>
            <w:r w:rsidR="0027703A" w:rsidRPr="0027703A">
              <w:rPr>
                <w:rStyle w:val="Hipervnculo"/>
                <w:rFonts w:ascii="Arial" w:hAnsi="Arial" w:cs="Arial"/>
                <w:noProof/>
                <w:sz w:val="24"/>
                <w:szCs w:val="24"/>
              </w:rPr>
              <w:t>Estrategias de mitigación de impacto</w:t>
            </w:r>
            <w:r w:rsidR="0027703A" w:rsidRPr="0027703A">
              <w:rPr>
                <w:rFonts w:ascii="Arial" w:hAnsi="Arial" w:cs="Arial"/>
                <w:noProof/>
                <w:webHidden/>
                <w:sz w:val="24"/>
                <w:szCs w:val="24"/>
              </w:rPr>
              <w:tab/>
            </w:r>
            <w:r w:rsidR="0027703A" w:rsidRPr="0027703A">
              <w:rPr>
                <w:rFonts w:ascii="Arial" w:hAnsi="Arial" w:cs="Arial"/>
                <w:noProof/>
                <w:webHidden/>
                <w:sz w:val="24"/>
                <w:szCs w:val="24"/>
              </w:rPr>
              <w:fldChar w:fldCharType="begin"/>
            </w:r>
            <w:r w:rsidR="0027703A" w:rsidRPr="0027703A">
              <w:rPr>
                <w:rFonts w:ascii="Arial" w:hAnsi="Arial" w:cs="Arial"/>
                <w:noProof/>
                <w:webHidden/>
                <w:sz w:val="24"/>
                <w:szCs w:val="24"/>
              </w:rPr>
              <w:instrText xml:space="preserve"> PAGEREF _Toc51262899 \h </w:instrText>
            </w:r>
            <w:r w:rsidR="0027703A" w:rsidRPr="0027703A">
              <w:rPr>
                <w:rFonts w:ascii="Arial" w:hAnsi="Arial" w:cs="Arial"/>
                <w:noProof/>
                <w:webHidden/>
                <w:sz w:val="24"/>
                <w:szCs w:val="24"/>
              </w:rPr>
            </w:r>
            <w:r w:rsidR="0027703A" w:rsidRPr="0027703A">
              <w:rPr>
                <w:rFonts w:ascii="Arial" w:hAnsi="Arial" w:cs="Arial"/>
                <w:noProof/>
                <w:webHidden/>
                <w:sz w:val="24"/>
                <w:szCs w:val="24"/>
              </w:rPr>
              <w:fldChar w:fldCharType="separate"/>
            </w:r>
            <w:r w:rsidR="00393ACA">
              <w:rPr>
                <w:rFonts w:ascii="Arial" w:hAnsi="Arial" w:cs="Arial"/>
                <w:noProof/>
                <w:webHidden/>
                <w:sz w:val="24"/>
                <w:szCs w:val="24"/>
              </w:rPr>
              <w:t>19</w:t>
            </w:r>
            <w:r w:rsidR="0027703A" w:rsidRPr="0027703A">
              <w:rPr>
                <w:rFonts w:ascii="Arial" w:hAnsi="Arial" w:cs="Arial"/>
                <w:noProof/>
                <w:webHidden/>
                <w:sz w:val="24"/>
                <w:szCs w:val="24"/>
              </w:rPr>
              <w:fldChar w:fldCharType="end"/>
            </w:r>
          </w:hyperlink>
        </w:p>
        <w:p w14:paraId="78A82C64" w14:textId="57660F69" w:rsidR="0027703A" w:rsidRPr="0027703A" w:rsidRDefault="007D507D" w:rsidP="0027703A">
          <w:pPr>
            <w:pStyle w:val="TDC1"/>
            <w:tabs>
              <w:tab w:val="left" w:pos="720"/>
              <w:tab w:val="right" w:leader="dot" w:pos="8828"/>
            </w:tabs>
            <w:rPr>
              <w:rFonts w:eastAsiaTheme="minorEastAsia" w:cs="Arial"/>
              <w:bCs w:val="0"/>
              <w:caps w:val="0"/>
              <w:noProof/>
              <w:szCs w:val="24"/>
              <w:lang w:val="es-419" w:eastAsia="es-419"/>
            </w:rPr>
          </w:pPr>
          <w:hyperlink w:anchor="_Toc51262900" w:history="1">
            <w:r w:rsidR="0027703A" w:rsidRPr="0027703A">
              <w:rPr>
                <w:rStyle w:val="Hipervnculo"/>
                <w:rFonts w:cs="Arial"/>
                <w:noProof/>
                <w:szCs w:val="24"/>
              </w:rPr>
              <w:t>V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Metodología</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900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19</w:t>
            </w:r>
            <w:r w:rsidR="0027703A" w:rsidRPr="0027703A">
              <w:rPr>
                <w:rFonts w:cs="Arial"/>
                <w:noProof/>
                <w:webHidden/>
                <w:szCs w:val="24"/>
              </w:rPr>
              <w:fldChar w:fldCharType="end"/>
            </w:r>
          </w:hyperlink>
        </w:p>
        <w:p w14:paraId="66BBEFC3" w14:textId="4C344738" w:rsidR="0027703A" w:rsidRPr="0027703A" w:rsidRDefault="007D507D" w:rsidP="0027703A">
          <w:pPr>
            <w:pStyle w:val="TDC1"/>
            <w:tabs>
              <w:tab w:val="left" w:pos="720"/>
              <w:tab w:val="right" w:leader="dot" w:pos="8828"/>
            </w:tabs>
            <w:rPr>
              <w:rFonts w:eastAsiaTheme="minorEastAsia" w:cs="Arial"/>
              <w:bCs w:val="0"/>
              <w:caps w:val="0"/>
              <w:noProof/>
              <w:szCs w:val="24"/>
              <w:lang w:val="es-419" w:eastAsia="es-419"/>
            </w:rPr>
          </w:pPr>
          <w:hyperlink w:anchor="_Toc51262901" w:history="1">
            <w:r w:rsidR="0027703A" w:rsidRPr="0027703A">
              <w:rPr>
                <w:rStyle w:val="Hipervnculo"/>
                <w:rFonts w:cs="Arial"/>
                <w:noProof/>
                <w:szCs w:val="24"/>
              </w:rPr>
              <w:t>VI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Conclusiones</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901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1</w:t>
            </w:r>
            <w:r w:rsidR="0027703A" w:rsidRPr="0027703A">
              <w:rPr>
                <w:rFonts w:cs="Arial"/>
                <w:noProof/>
                <w:webHidden/>
                <w:szCs w:val="24"/>
              </w:rPr>
              <w:fldChar w:fldCharType="end"/>
            </w:r>
          </w:hyperlink>
        </w:p>
        <w:p w14:paraId="52E9FA5C" w14:textId="1978A457" w:rsidR="0027703A" w:rsidRPr="0027703A" w:rsidRDefault="007D507D" w:rsidP="0027703A">
          <w:pPr>
            <w:pStyle w:val="TDC1"/>
            <w:tabs>
              <w:tab w:val="left" w:pos="720"/>
              <w:tab w:val="right" w:leader="dot" w:pos="8828"/>
            </w:tabs>
            <w:rPr>
              <w:rFonts w:eastAsiaTheme="minorEastAsia" w:cs="Arial"/>
              <w:bCs w:val="0"/>
              <w:caps w:val="0"/>
              <w:noProof/>
              <w:szCs w:val="24"/>
              <w:lang w:val="es-419" w:eastAsia="es-419"/>
            </w:rPr>
          </w:pPr>
          <w:hyperlink w:anchor="_Toc51262902" w:history="1">
            <w:r w:rsidR="0027703A" w:rsidRPr="0027703A">
              <w:rPr>
                <w:rStyle w:val="Hipervnculo"/>
                <w:rFonts w:cs="Arial"/>
                <w:noProof/>
                <w:szCs w:val="24"/>
              </w:rPr>
              <w:t>VIII.</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Bibliografía</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902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1</w:t>
            </w:r>
            <w:r w:rsidR="0027703A" w:rsidRPr="0027703A">
              <w:rPr>
                <w:rFonts w:cs="Arial"/>
                <w:noProof/>
                <w:webHidden/>
                <w:szCs w:val="24"/>
              </w:rPr>
              <w:fldChar w:fldCharType="end"/>
            </w:r>
          </w:hyperlink>
        </w:p>
        <w:p w14:paraId="75367230" w14:textId="00BCB506" w:rsidR="0027703A" w:rsidRPr="0027703A" w:rsidRDefault="007D507D" w:rsidP="0027703A">
          <w:pPr>
            <w:pStyle w:val="TDC1"/>
            <w:tabs>
              <w:tab w:val="left" w:pos="720"/>
              <w:tab w:val="right" w:leader="dot" w:pos="8828"/>
            </w:tabs>
            <w:rPr>
              <w:rFonts w:eastAsiaTheme="minorEastAsia" w:cs="Arial"/>
              <w:bCs w:val="0"/>
              <w:caps w:val="0"/>
              <w:noProof/>
              <w:szCs w:val="24"/>
              <w:lang w:val="es-419" w:eastAsia="es-419"/>
            </w:rPr>
          </w:pPr>
          <w:hyperlink w:anchor="_Toc51262903" w:history="1">
            <w:r w:rsidR="0027703A" w:rsidRPr="0027703A">
              <w:rPr>
                <w:rStyle w:val="Hipervnculo"/>
                <w:rFonts w:cs="Arial"/>
                <w:noProof/>
                <w:szCs w:val="24"/>
              </w:rPr>
              <w:t>IX.</w:t>
            </w:r>
            <w:r w:rsidR="0027703A" w:rsidRPr="0027703A">
              <w:rPr>
                <w:rFonts w:eastAsiaTheme="minorEastAsia" w:cs="Arial"/>
                <w:bCs w:val="0"/>
                <w:caps w:val="0"/>
                <w:noProof/>
                <w:szCs w:val="24"/>
                <w:lang w:val="es-419" w:eastAsia="es-419"/>
              </w:rPr>
              <w:tab/>
            </w:r>
            <w:r w:rsidR="0027703A" w:rsidRPr="0027703A">
              <w:rPr>
                <w:rStyle w:val="Hipervnculo"/>
                <w:rFonts w:cs="Arial"/>
                <w:noProof/>
                <w:szCs w:val="24"/>
              </w:rPr>
              <w:t>anexos</w:t>
            </w:r>
            <w:r w:rsidR="0027703A" w:rsidRPr="0027703A">
              <w:rPr>
                <w:rFonts w:cs="Arial"/>
                <w:noProof/>
                <w:webHidden/>
                <w:szCs w:val="24"/>
              </w:rPr>
              <w:tab/>
            </w:r>
            <w:r w:rsidR="0027703A" w:rsidRPr="0027703A">
              <w:rPr>
                <w:rFonts w:cs="Arial"/>
                <w:noProof/>
                <w:webHidden/>
                <w:szCs w:val="24"/>
              </w:rPr>
              <w:fldChar w:fldCharType="begin"/>
            </w:r>
            <w:r w:rsidR="0027703A" w:rsidRPr="0027703A">
              <w:rPr>
                <w:rFonts w:cs="Arial"/>
                <w:noProof/>
                <w:webHidden/>
                <w:szCs w:val="24"/>
              </w:rPr>
              <w:instrText xml:space="preserve"> PAGEREF _Toc51262903 \h </w:instrText>
            </w:r>
            <w:r w:rsidR="0027703A" w:rsidRPr="0027703A">
              <w:rPr>
                <w:rFonts w:cs="Arial"/>
                <w:noProof/>
                <w:webHidden/>
                <w:szCs w:val="24"/>
              </w:rPr>
            </w:r>
            <w:r w:rsidR="0027703A" w:rsidRPr="0027703A">
              <w:rPr>
                <w:rFonts w:cs="Arial"/>
                <w:noProof/>
                <w:webHidden/>
                <w:szCs w:val="24"/>
              </w:rPr>
              <w:fldChar w:fldCharType="separate"/>
            </w:r>
            <w:r w:rsidR="00393ACA">
              <w:rPr>
                <w:rFonts w:cs="Arial"/>
                <w:noProof/>
                <w:webHidden/>
                <w:szCs w:val="24"/>
              </w:rPr>
              <w:t>23</w:t>
            </w:r>
            <w:r w:rsidR="0027703A" w:rsidRPr="0027703A">
              <w:rPr>
                <w:rFonts w:cs="Arial"/>
                <w:noProof/>
                <w:webHidden/>
                <w:szCs w:val="24"/>
              </w:rPr>
              <w:fldChar w:fldCharType="end"/>
            </w:r>
          </w:hyperlink>
        </w:p>
        <w:p w14:paraId="44C78250" w14:textId="77777777" w:rsidR="0027703A" w:rsidRPr="0027703A" w:rsidRDefault="0027703A" w:rsidP="0027703A">
          <w:r w:rsidRPr="0027703A">
            <w:rPr>
              <w:bCs/>
              <w:caps/>
            </w:rPr>
            <w:fldChar w:fldCharType="end"/>
          </w:r>
        </w:p>
      </w:sdtContent>
    </w:sdt>
    <w:p w14:paraId="5AFA68DA" w14:textId="77777777" w:rsidR="00806EAD" w:rsidRDefault="00806EAD">
      <w:pPr>
        <w:spacing w:after="0" w:line="360" w:lineRule="auto"/>
        <w:rPr>
          <w:b/>
        </w:rPr>
      </w:pPr>
    </w:p>
    <w:p w14:paraId="71DC867A" w14:textId="52A4E5B3" w:rsidR="0068075D" w:rsidRDefault="0068075D">
      <w:pPr>
        <w:spacing w:after="0" w:line="360" w:lineRule="auto"/>
        <w:rPr>
          <w:b/>
        </w:rPr>
        <w:sectPr w:rsidR="0068075D">
          <w:pgSz w:w="12240" w:h="15840"/>
          <w:pgMar w:top="1417" w:right="1701" w:bottom="1417" w:left="1701" w:header="708" w:footer="708" w:gutter="0"/>
          <w:pgNumType w:start="1"/>
          <w:cols w:space="720"/>
        </w:sectPr>
      </w:pPr>
    </w:p>
    <w:p w14:paraId="0000001F" w14:textId="77777777" w:rsidR="00752DAA" w:rsidRDefault="00BF75C2" w:rsidP="0006432F">
      <w:pPr>
        <w:pStyle w:val="Ttulo1"/>
      </w:pPr>
      <w:bookmarkStart w:id="1" w:name="_Toc51262843"/>
      <w:r>
        <w:lastRenderedPageBreak/>
        <w:t>Introducción</w:t>
      </w:r>
      <w:bookmarkEnd w:id="1"/>
    </w:p>
    <w:p w14:paraId="00000020" w14:textId="3E5E0421" w:rsidR="00752DAA" w:rsidRDefault="00BF75C2" w:rsidP="0006432F">
      <w:pPr>
        <w:pStyle w:val="Ttulo1"/>
      </w:pPr>
      <w:bookmarkStart w:id="2" w:name="_Toc51262844"/>
      <w:r>
        <w:t>Antecedentes</w:t>
      </w:r>
      <w:bookmarkEnd w:id="2"/>
    </w:p>
    <w:p w14:paraId="724B1105" w14:textId="77777777" w:rsidR="00393ACA" w:rsidRDefault="00393ACA" w:rsidP="00393ACA">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44D8E500" w14:textId="77777777" w:rsidR="00393ACA" w:rsidRDefault="00393ACA" w:rsidP="00393ACA">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4FD61853" w14:textId="77777777" w:rsidR="00393ACA" w:rsidRDefault="00393ACA" w:rsidP="00393ACA">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6370147F" w14:textId="77777777" w:rsidR="00393ACA" w:rsidRDefault="00393ACA" w:rsidP="00393ACA">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5DCF3F00" w14:textId="77777777" w:rsidR="00393ACA" w:rsidRDefault="00393ACA" w:rsidP="00393ACA">
      <w:r>
        <w:t xml:space="preserve">El segundo trabajo es de </w:t>
      </w:r>
      <w:proofErr w:type="spellStart"/>
      <w:r>
        <w:t>Sanchez</w:t>
      </w:r>
      <w:proofErr w:type="spellEnd"/>
      <w:r>
        <w:t xml:space="preserve"> y Arcila (2007), quienes realizaron un plan de negocio titulado, “Plan de negocio para la creación de una empresa de desarrollo de software educativo para el aprendizaje de matemáticas básicas en los 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w:t>
      </w:r>
      <w:proofErr w:type="spellStart"/>
      <w:r>
        <w:t>Sanchez</w:t>
      </w:r>
      <w:proofErr w:type="spellEnd"/>
      <w:r>
        <w:t xml:space="preserve"> y Arcila (2007).</w:t>
      </w:r>
    </w:p>
    <w:p w14:paraId="72B0CE4B" w14:textId="77777777" w:rsidR="00393ACA" w:rsidRDefault="00393ACA" w:rsidP="00393ACA">
      <w:r>
        <w:lastRenderedPageBreak/>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3E717A6" w14:textId="77777777" w:rsidR="00393ACA" w:rsidRDefault="00393ACA" w:rsidP="00393ACA">
      <w:r>
        <w:t xml:space="preserve">Este trabajo fue realizado por González y </w:t>
      </w:r>
      <w:proofErr w:type="spellStart"/>
      <w:r>
        <w:t>Insuasti</w:t>
      </w:r>
      <w:proofErr w:type="spellEnd"/>
      <w:r>
        <w:t xml:space="preserve">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empleados, la mayoría con contrato fijos, la intención de compra el 62% de las empresas encuestadas dispone de un plan de capacitación y que el 46% de las empresas encuestadas contempla temas de gerencia en su plan de capacitación. </w:t>
      </w:r>
    </w:p>
    <w:p w14:paraId="37D144D9" w14:textId="2F29E174" w:rsidR="00393ACA" w:rsidRPr="00393ACA" w:rsidRDefault="00393ACA" w:rsidP="00393ACA">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00000021" w14:textId="77777777" w:rsidR="00752DAA" w:rsidRDefault="00BF75C2" w:rsidP="0006432F">
      <w:pPr>
        <w:pStyle w:val="Ttulo1"/>
      </w:pPr>
      <w:bookmarkStart w:id="3" w:name="_Toc51262845"/>
      <w:r>
        <w:t>Justificación</w:t>
      </w:r>
      <w:bookmarkEnd w:id="3"/>
    </w:p>
    <w:p w14:paraId="00000022" w14:textId="77777777" w:rsidR="00752DAA" w:rsidRDefault="00BF75C2" w:rsidP="0006432F">
      <w:pPr>
        <w:pStyle w:val="Ttulo1"/>
      </w:pPr>
      <w:bookmarkStart w:id="4" w:name="_Toc51262846"/>
      <w:r>
        <w:t>Objetivos</w:t>
      </w:r>
      <w:bookmarkEnd w:id="4"/>
    </w:p>
    <w:p w14:paraId="00000023" w14:textId="44FB808B" w:rsidR="00752DAA" w:rsidRPr="00850452" w:rsidRDefault="00BF75C2" w:rsidP="002B3C97">
      <w:pPr>
        <w:pStyle w:val="Ttulo2"/>
      </w:pPr>
      <w:bookmarkStart w:id="5" w:name="_Toc51262847"/>
      <w:r w:rsidRPr="002B3C97">
        <w:t>Objetivo</w:t>
      </w:r>
      <w:r w:rsidRPr="00850452">
        <w:t xml:space="preserve"> general</w:t>
      </w:r>
      <w:bookmarkEnd w:id="5"/>
      <w:r w:rsidRPr="00850452">
        <w:t xml:space="preserve"> </w:t>
      </w:r>
    </w:p>
    <w:p w14:paraId="00000024" w14:textId="7F17DF43" w:rsidR="00752DAA" w:rsidRDefault="00BF75C2" w:rsidP="0006432F">
      <w:pPr>
        <w:pStyle w:val="Prrafodelista"/>
        <w:numPr>
          <w:ilvl w:val="0"/>
          <w:numId w:val="18"/>
        </w:numPr>
        <w:pBdr>
          <w:top w:val="nil"/>
          <w:left w:val="nil"/>
          <w:bottom w:val="nil"/>
          <w:right w:val="nil"/>
          <w:between w:val="nil"/>
        </w:pBdr>
        <w:spacing w:after="0"/>
      </w:pPr>
      <w:r w:rsidRPr="005113E4">
        <w:t xml:space="preserve">Desarrollar </w:t>
      </w:r>
      <w:r w:rsidR="005113E4" w:rsidRPr="005113E4">
        <w:t>Formulación y evaluación de proyecto de inversión para el desarrollo de empresa de desarrollo de software en la ciudad de Estelí, en el periodo 2020</w:t>
      </w:r>
    </w:p>
    <w:p w14:paraId="6BBB5762" w14:textId="77777777" w:rsidR="00850452" w:rsidRDefault="00850452">
      <w:pPr>
        <w:pBdr>
          <w:top w:val="nil"/>
          <w:left w:val="nil"/>
          <w:bottom w:val="nil"/>
          <w:right w:val="nil"/>
          <w:between w:val="nil"/>
        </w:pBdr>
        <w:spacing w:after="0"/>
        <w:ind w:left="720"/>
        <w:rPr>
          <w:highlight w:val="yellow"/>
        </w:rPr>
      </w:pPr>
    </w:p>
    <w:p w14:paraId="00000025" w14:textId="10988C6F" w:rsidR="00752DAA" w:rsidRPr="00850452" w:rsidRDefault="00BF75C2" w:rsidP="002B3C97">
      <w:pPr>
        <w:pStyle w:val="Ttulo2"/>
      </w:pPr>
      <w:bookmarkStart w:id="6" w:name="_Toc51262848"/>
      <w:r w:rsidRPr="002B3C97">
        <w:lastRenderedPageBreak/>
        <w:t>Objetivos</w:t>
      </w:r>
      <w:r w:rsidRPr="00850452">
        <w:t xml:space="preserve"> específicos</w:t>
      </w:r>
      <w:bookmarkEnd w:id="6"/>
      <w:r w:rsidRPr="00850452">
        <w:t xml:space="preserve"> </w:t>
      </w:r>
    </w:p>
    <w:p w14:paraId="34A6D8A7" w14:textId="3C3159AA" w:rsidR="005113E4" w:rsidRDefault="005113E4" w:rsidP="0006432F">
      <w:pPr>
        <w:pStyle w:val="Prrafodelista"/>
        <w:numPr>
          <w:ilvl w:val="0"/>
          <w:numId w:val="16"/>
        </w:numPr>
      </w:pPr>
      <w:r>
        <w:t xml:space="preserve">Realizar un </w:t>
      </w:r>
      <w:r w:rsidR="00850452">
        <w:t>análisis de la oferta y demanda para el desarrollo de estrategias de introducción del servicio al mercado.</w:t>
      </w:r>
    </w:p>
    <w:p w14:paraId="677218B8" w14:textId="2705550C" w:rsidR="00850452" w:rsidRPr="005113E4" w:rsidRDefault="00850452" w:rsidP="0006432F">
      <w:pPr>
        <w:pStyle w:val="Prrafodelista"/>
        <w:numPr>
          <w:ilvl w:val="0"/>
          <w:numId w:val="16"/>
        </w:numPr>
      </w:pPr>
      <w:r>
        <w:t>Establecer especificaciones tecnológicas, proceso de producción, organización, legalidad a través de un estudio técnico y el posicionamiento optimo mediante el método cualitativo por puntos.</w:t>
      </w:r>
    </w:p>
    <w:p w14:paraId="00000028" w14:textId="757FCAAF" w:rsidR="00752DAA" w:rsidRPr="0006432F" w:rsidRDefault="00BF75C2" w:rsidP="0006432F">
      <w:pPr>
        <w:pStyle w:val="Prrafodelista"/>
        <w:numPr>
          <w:ilvl w:val="0"/>
          <w:numId w:val="16"/>
        </w:numPr>
        <w:rPr>
          <w:b/>
        </w:rPr>
      </w:pPr>
      <w:r w:rsidRPr="005113E4">
        <w:t>Identificar el monto de inversión a realizarse, así como la estimación de costos del proyecto mediante una función de producción optima</w:t>
      </w:r>
      <w:r w:rsidR="005113E4" w:rsidRPr="005113E4">
        <w:t xml:space="preserve"> y los </w:t>
      </w:r>
      <w:r w:rsidRPr="005113E4">
        <w:t xml:space="preserve">recursos económicos disponibles para la realización de dicho proyecto mediante un </w:t>
      </w:r>
      <w:r w:rsidRPr="0006432F">
        <w:rPr>
          <w:highlight w:val="white"/>
        </w:rPr>
        <w:t>estudio económico-financiero.</w:t>
      </w:r>
    </w:p>
    <w:p w14:paraId="00000029" w14:textId="73029DC2" w:rsidR="00752DAA" w:rsidRDefault="00BF75C2" w:rsidP="0006432F">
      <w:pPr>
        <w:pStyle w:val="Prrafodelista"/>
        <w:numPr>
          <w:ilvl w:val="0"/>
          <w:numId w:val="16"/>
        </w:numPr>
      </w:pPr>
      <w:r w:rsidRPr="00850452">
        <w:t>va</w:t>
      </w:r>
      <w:r w:rsidRPr="0006432F">
        <w:rPr>
          <w:highlight w:val="white"/>
        </w:rPr>
        <w:t>lorar los impactos ambientales del proyecto a través de una matriz de Leopold.</w:t>
      </w:r>
    </w:p>
    <w:p w14:paraId="0000002A" w14:textId="77777777" w:rsidR="00752DAA" w:rsidRDefault="00752DAA">
      <w:pPr>
        <w:widowControl w:val="0"/>
        <w:spacing w:after="0" w:line="506" w:lineRule="auto"/>
        <w:ind w:left="708"/>
        <w:rPr>
          <w:b/>
          <w:i/>
        </w:rPr>
      </w:pPr>
    </w:p>
    <w:p w14:paraId="0000002B" w14:textId="77777777" w:rsidR="00752DAA" w:rsidRDefault="00BF75C2">
      <w:pPr>
        <w:rPr>
          <w:b/>
          <w:i/>
        </w:rPr>
      </w:pPr>
      <w:r>
        <w:br w:type="page"/>
      </w:r>
    </w:p>
    <w:p w14:paraId="7C8CC817" w14:textId="77777777" w:rsidR="00FE5E20" w:rsidRDefault="00BF75C2" w:rsidP="0006432F">
      <w:pPr>
        <w:pStyle w:val="Ttulo1"/>
      </w:pPr>
      <w:bookmarkStart w:id="7" w:name="_Toc51262849"/>
      <w:r>
        <w:lastRenderedPageBreak/>
        <w:t>Marco teórico</w:t>
      </w:r>
      <w:bookmarkStart w:id="8" w:name="_heading=h.gjdgxs" w:colFirst="0" w:colLast="0"/>
      <w:bookmarkEnd w:id="7"/>
      <w:bookmarkEnd w:id="8"/>
    </w:p>
    <w:p w14:paraId="0000002D" w14:textId="0A6C6C8B" w:rsidR="00752DAA" w:rsidRPr="00FE5E20" w:rsidRDefault="00BF75C2" w:rsidP="00FE5E20">
      <w:pPr>
        <w:widowControl w:val="0"/>
        <w:pBdr>
          <w:top w:val="nil"/>
          <w:left w:val="nil"/>
          <w:bottom w:val="nil"/>
          <w:right w:val="nil"/>
          <w:between w:val="nil"/>
        </w:pBdr>
        <w:spacing w:after="0" w:line="506" w:lineRule="auto"/>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24E1BA8B" w14:textId="77777777" w:rsidR="002B3C97" w:rsidRPr="002B3C97" w:rsidRDefault="002B3C97" w:rsidP="002B3C97">
      <w:pPr>
        <w:pStyle w:val="Prrafodelista"/>
        <w:keepNext/>
        <w:keepLines/>
        <w:numPr>
          <w:ilvl w:val="0"/>
          <w:numId w:val="34"/>
        </w:numPr>
        <w:spacing w:before="360" w:after="80"/>
        <w:contextualSpacing w:val="0"/>
        <w:jc w:val="left"/>
        <w:outlineLvl w:val="1"/>
        <w:rPr>
          <w:b/>
          <w:vanish/>
          <w:szCs w:val="36"/>
        </w:rPr>
      </w:pPr>
      <w:bookmarkStart w:id="9" w:name="_Toc51172711"/>
      <w:bookmarkStart w:id="10" w:name="_Toc51172896"/>
      <w:bookmarkStart w:id="11" w:name="_Toc51172961"/>
      <w:bookmarkStart w:id="12" w:name="_Toc51173028"/>
      <w:bookmarkStart w:id="13" w:name="_Toc51173076"/>
      <w:bookmarkStart w:id="14" w:name="_Toc51173143"/>
      <w:bookmarkStart w:id="15" w:name="_Toc51173183"/>
      <w:bookmarkStart w:id="16" w:name="_Toc51173223"/>
      <w:bookmarkStart w:id="17" w:name="_Toc51173284"/>
      <w:bookmarkStart w:id="18" w:name="_Toc51262850"/>
      <w:bookmarkEnd w:id="9"/>
      <w:bookmarkEnd w:id="10"/>
      <w:bookmarkEnd w:id="11"/>
      <w:bookmarkEnd w:id="12"/>
      <w:bookmarkEnd w:id="13"/>
      <w:bookmarkEnd w:id="14"/>
      <w:bookmarkEnd w:id="15"/>
      <w:bookmarkEnd w:id="16"/>
      <w:bookmarkEnd w:id="17"/>
      <w:bookmarkEnd w:id="18"/>
    </w:p>
    <w:p w14:paraId="0000002E" w14:textId="3A7490BF" w:rsidR="00752DAA" w:rsidRPr="00FE5E20" w:rsidRDefault="00BF75C2" w:rsidP="002B3C97">
      <w:pPr>
        <w:pStyle w:val="Ttulo2"/>
        <w:numPr>
          <w:ilvl w:val="1"/>
          <w:numId w:val="34"/>
        </w:numPr>
      </w:pPr>
      <w:bookmarkStart w:id="19" w:name="_Toc51262851"/>
      <w:r w:rsidRPr="00FE5E20">
        <w:t>Estudio</w:t>
      </w:r>
      <w:sdt>
        <w:sdtPr>
          <w:tag w:val="goog_rdk_1"/>
          <w:id w:val="2136682200"/>
        </w:sdtPr>
        <w:sdtEndPr/>
        <w:sdtContent/>
      </w:sdt>
      <w:r w:rsidRPr="00FE5E20">
        <w:t xml:space="preserve"> de </w:t>
      </w:r>
      <w:r w:rsidRPr="0006432F">
        <w:t>merc</w:t>
      </w:r>
      <w:sdt>
        <w:sdtPr>
          <w:tag w:val="goog_rdk_2"/>
          <w:id w:val="-59559720"/>
        </w:sdtPr>
        <w:sdtEndPr/>
        <w:sdtContent/>
      </w:sdt>
      <w:r w:rsidRPr="00FE5E20">
        <w:t>ado</w:t>
      </w:r>
      <w:bookmarkEnd w:id="19"/>
    </w:p>
    <w:p w14:paraId="0000002F" w14:textId="77777777" w:rsidR="00752DAA" w:rsidRDefault="00BF75C2" w:rsidP="0006432F">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proofErr w:type="spellStart"/>
        <w:r>
          <w:rPr>
            <w:color w:val="000000"/>
          </w:rPr>
          <w:t>Shepherd</w:t>
        </w:r>
        <w:proofErr w:type="spellEnd"/>
        <w:r>
          <w:rPr>
            <w:color w:val="000000"/>
          </w:rPr>
          <w:t xml:space="preserve"> y </w:t>
        </w:r>
        <w:proofErr w:type="spellStart"/>
        <w:r>
          <w:rPr>
            <w:color w:val="000000"/>
          </w:rPr>
          <w:t>Shepherd</w:t>
        </w:r>
        <w:proofErr w:type="spellEnd"/>
        <w:r>
          <w:rPr>
            <w:color w:val="000000"/>
          </w:rPr>
          <w:t xml:space="preserve"> (2004)</w:t>
        </w:r>
      </w:hyperlink>
      <w:r>
        <w:t>) &lt;&lt;Un grupo de compradores y vendedores intercambiando bienes altamente sustituibles y son definidos principalmente por las condiciones de demanda&gt;&gt;.</w:t>
      </w:r>
    </w:p>
    <w:p w14:paraId="00000030" w14:textId="77777777" w:rsidR="00752DAA" w:rsidRDefault="00BF75C2" w:rsidP="0006432F">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  dice:</w:t>
      </w:r>
    </w:p>
    <w:p w14:paraId="14AB494F" w14:textId="77777777" w:rsidR="008F0507" w:rsidRDefault="00BF75C2" w:rsidP="008F0507">
      <w:pPr>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008F0507" w:rsidRPr="008F0507">
        <w:t xml:space="preserve"> </w:t>
      </w:r>
    </w:p>
    <w:p w14:paraId="1C3D8948" w14:textId="3A27671B" w:rsidR="008F0507" w:rsidRPr="00FE5E20" w:rsidRDefault="008F0507" w:rsidP="008F0507">
      <w:pPr>
        <w:ind w:left="283"/>
        <w:rPr>
          <w:sz w:val="22"/>
          <w:szCs w:val="22"/>
        </w:rPr>
      </w:pPr>
      <w:r>
        <w:t>Pimentel (2008) comenta:</w:t>
      </w:r>
    </w:p>
    <w:p w14:paraId="7FC84806" w14:textId="77777777" w:rsidR="008F0507" w:rsidRDefault="008F0507" w:rsidP="008F0507">
      <w:pPr>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00000031" w14:textId="41800936" w:rsidR="00752DAA" w:rsidRDefault="00752DAA" w:rsidP="00FE5E20">
      <w:pPr>
        <w:ind w:left="283"/>
        <w:rPr>
          <w:sz w:val="22"/>
          <w:szCs w:val="22"/>
        </w:rPr>
      </w:pPr>
    </w:p>
    <w:p w14:paraId="2C5BE37A" w14:textId="63260728" w:rsidR="008F0507" w:rsidRDefault="008F0507" w:rsidP="008F0507">
      <w:pPr>
        <w:pStyle w:val="Ttulo3"/>
      </w:pPr>
      <w:bookmarkStart w:id="20" w:name="_Toc51262852"/>
      <w:r>
        <w:t>Segmentación de mercado</w:t>
      </w:r>
      <w:bookmarkEnd w:id="20"/>
    </w:p>
    <w:p w14:paraId="00000032" w14:textId="1C50F48F" w:rsidR="00752DAA" w:rsidRDefault="00BF75C2" w:rsidP="008F0507">
      <w:r>
        <w:t xml:space="preserve">Dentro del estudio de mercado también se encuentra la segmentación del mercado y esto no es más que  el sector de personas o empresas a las cuales se va a ofertar el producto o servicio tal como lo dice </w:t>
      </w:r>
      <w:proofErr w:type="spellStart"/>
      <w:r>
        <w:t>Mañéz</w:t>
      </w:r>
      <w:proofErr w:type="spellEnd"/>
      <w:r>
        <w:t xml:space="preserve"> (2018) </w:t>
      </w:r>
    </w:p>
    <w:p w14:paraId="799F8094" w14:textId="77777777" w:rsidR="00FE5E20" w:rsidRDefault="00BF75C2" w:rsidP="00FE5E20">
      <w:pPr>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r w:rsidR="00FE5E20">
        <w:rPr>
          <w:sz w:val="22"/>
          <w:szCs w:val="22"/>
        </w:rPr>
        <w:t>.</w:t>
      </w:r>
    </w:p>
    <w:p w14:paraId="75A58B07" w14:textId="77777777" w:rsidR="008F0507" w:rsidRDefault="008F0507" w:rsidP="008F0507">
      <w:pPr>
        <w:pStyle w:val="Ttulo3"/>
      </w:pPr>
      <w:bookmarkStart w:id="21" w:name="_Toc51262853"/>
      <w:r>
        <w:lastRenderedPageBreak/>
        <w:t>Análisis de la demanda</w:t>
      </w:r>
      <w:bookmarkEnd w:id="21"/>
      <w:r>
        <w:t xml:space="preserve">     </w:t>
      </w:r>
    </w:p>
    <w:p w14:paraId="7B803ABA" w14:textId="358A14B4" w:rsidR="008F0507" w:rsidRDefault="008F0507" w:rsidP="008F0507">
      <w:r>
        <w:t>El siguiente paso que se debe analizar es la demanda puesto que de esto depende en gran parte la prosperidad de la empresa, Martínez (2016) comenta:</w:t>
      </w:r>
    </w:p>
    <w:p w14:paraId="00000038" w14:textId="1DAED165" w:rsidR="00752DAA" w:rsidRDefault="008F0507" w:rsidP="008F0507">
      <w:pPr>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56A3C14B" w14:textId="6AE72AB6" w:rsidR="00492B66" w:rsidRPr="008F0507" w:rsidRDefault="00492B66" w:rsidP="00492B66">
      <w:r>
        <w:t>Es por ello que realizar este análisis es vital para el desarrollo de una empresa para así conocer los alcances de la misma con respecto al producto o servicio que se ofertara.</w:t>
      </w:r>
    </w:p>
    <w:p w14:paraId="1A6060D0" w14:textId="0A608E39" w:rsidR="008F0507" w:rsidRPr="008F0507" w:rsidRDefault="008F0507" w:rsidP="008F0507">
      <w:pPr>
        <w:pStyle w:val="Ttulo3"/>
      </w:pPr>
      <w:bookmarkStart w:id="22" w:name="_Toc51262854"/>
      <w:r>
        <w:t>Análisis de la oferta</w:t>
      </w:r>
      <w:bookmarkEnd w:id="22"/>
    </w:p>
    <w:p w14:paraId="00000039" w14:textId="1AE228D1" w:rsidR="00752DAA" w:rsidRDefault="00BF75C2" w:rsidP="0006432F">
      <w:r>
        <w:t xml:space="preserve">     Luego de realizar un</w:t>
      </w:r>
      <w:r w:rsidR="008F0507">
        <w:t xml:space="preserve"> análisis de la demanda</w:t>
      </w:r>
      <w:r>
        <w:t xml:space="preserve"> y tener claro quiénes son los clientes potenciales de la empresa se debe realizar un análisis de la oferta que se tendrá ya sea de un producto o de un servicio. Según Helmut </w:t>
      </w:r>
      <w:proofErr w:type="spellStart"/>
      <w:r>
        <w:t>Sy</w:t>
      </w:r>
      <w:proofErr w:type="spellEnd"/>
      <w:r>
        <w:t xml:space="preserve"> Corvo (2018) </w:t>
      </w:r>
    </w:p>
    <w:p w14:paraId="0000003B" w14:textId="415E6B66" w:rsidR="00752DAA" w:rsidRDefault="00BF75C2" w:rsidP="0006432F">
      <w:pPr>
        <w:ind w:left="283"/>
        <w:rPr>
          <w:sz w:val="22"/>
          <w:szCs w:val="22"/>
        </w:rPr>
      </w:pPr>
      <w:r>
        <w:rPr>
          <w:sz w:val="22"/>
          <w:szCs w:val="22"/>
        </w:rPr>
        <w:t>El análisis de la oferta tiene como finalidad establecer las condiciones y cantidades de un bien o servicio que se pretenden vender en el mercado. […]</w:t>
      </w:r>
      <w:r w:rsidR="00FE5E20">
        <w:rPr>
          <w:sz w:val="22"/>
          <w:szCs w:val="22"/>
        </w:rPr>
        <w:t xml:space="preserve">. </w:t>
      </w:r>
      <w:r>
        <w:rPr>
          <w:sz w:val="22"/>
          <w:szCs w:val="22"/>
        </w:rPr>
        <w:t>El análisis de la oferta permite evaluar fortalezas y debilidades e implementar estrategias para mejorar la ventaja competitiva (par.1).</w:t>
      </w:r>
    </w:p>
    <w:p w14:paraId="2DA269E0" w14:textId="424E24D1" w:rsidR="00B211AC" w:rsidRPr="00B211AC" w:rsidRDefault="00492B66" w:rsidP="00B211AC">
      <w:r>
        <w:t xml:space="preserve">El propósito de este análisis no es </w:t>
      </w:r>
      <w:r w:rsidR="002B3C97">
        <w:t>más</w:t>
      </w:r>
      <w:r>
        <w:t xml:space="preserve"> que definir y medir las cantidades y condiciones en las que se pondrá al mercado un producto o servicio</w:t>
      </w:r>
      <w:r w:rsidR="00B211AC">
        <w:t>.</w:t>
      </w:r>
    </w:p>
    <w:p w14:paraId="34DC9559" w14:textId="20B5ABBA" w:rsidR="008F0507" w:rsidRDefault="00492B66" w:rsidP="008F0507">
      <w:pPr>
        <w:pStyle w:val="Ttulo3"/>
      </w:pPr>
      <w:bookmarkStart w:id="23" w:name="_Toc51262855"/>
      <w:r>
        <w:t>B</w:t>
      </w:r>
      <w:r w:rsidR="008F0507">
        <w:t>alance oferta-demanda</w:t>
      </w:r>
      <w:bookmarkEnd w:id="23"/>
    </w:p>
    <w:p w14:paraId="6571236B" w14:textId="43390B7C" w:rsidR="0035041E" w:rsidRDefault="0035041E" w:rsidP="0035041E">
      <w:r>
        <w:fldChar w:fldCharType="begin" w:fldLock="1"/>
      </w:r>
      <w:r w:rsidR="003F6FBE">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rPr>
          <w:noProof/>
        </w:rPr>
        <w:t xml:space="preserve">Canive </w:t>
      </w:r>
      <w:r>
        <w:rPr>
          <w:noProof/>
        </w:rPr>
        <w:t>y</w:t>
      </w:r>
      <w:r w:rsidRPr="0035041E">
        <w:rPr>
          <w:noProof/>
        </w:rPr>
        <w:t xml:space="preserve"> Balet</w:t>
      </w:r>
      <w:r>
        <w:rPr>
          <w:noProof/>
        </w:rPr>
        <w:t xml:space="preserve"> (s</w:t>
      </w:r>
      <w:r w:rsidR="003F6FBE">
        <w:rPr>
          <w:noProof/>
        </w:rPr>
        <w:t>.</w:t>
      </w:r>
      <w:r>
        <w:rPr>
          <w:noProof/>
        </w:rPr>
        <w:t>f</w:t>
      </w:r>
      <w:r w:rsidRPr="0035041E">
        <w:rPr>
          <w:noProof/>
        </w:rPr>
        <w:t>)</w:t>
      </w:r>
      <w:r>
        <w:fldChar w:fldCharType="end"/>
      </w:r>
      <w:r>
        <w:t xml:space="preserve"> se </w:t>
      </w:r>
      <w:r w:rsidRPr="0035041E">
        <w:t>refieren al balance de la oferta y demanda como</w:t>
      </w:r>
      <w:r>
        <w:t>:</w:t>
      </w:r>
    </w:p>
    <w:p w14:paraId="7489B9C3" w14:textId="48EB43E3" w:rsidR="0035041E" w:rsidRDefault="0035041E" w:rsidP="0035041E">
      <w:pPr>
        <w:pStyle w:val="Sinespaciad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049830BD" w14:textId="30334FD8" w:rsidR="0035041E" w:rsidRPr="0035041E" w:rsidRDefault="00E52A76" w:rsidP="0035041E">
      <w:r>
        <w:t>Esto quiere decir que cuando ambas están balanceadas la empresa cubre totalmente la necesidad del producto o servicio demandado por los clientes.</w:t>
      </w:r>
    </w:p>
    <w:p w14:paraId="786E437D" w14:textId="3B8AEED4" w:rsidR="008F0507" w:rsidRDefault="008F0507" w:rsidP="008F0507">
      <w:pPr>
        <w:pStyle w:val="Ttulo4"/>
      </w:pPr>
      <w:bookmarkStart w:id="24" w:name="_Toc51262856"/>
      <w:r>
        <w:t>Demanda insatisfecha</w:t>
      </w:r>
      <w:bookmarkEnd w:id="24"/>
    </w:p>
    <w:p w14:paraId="5BF9214B" w14:textId="128B3B4E" w:rsidR="00E52A76" w:rsidRDefault="00E52A76" w:rsidP="00E52A76">
      <w:r>
        <w:t xml:space="preserve">Dentro de los puntos a tratar con respecto al balance entre oferta y demanda se encuentra la demanda insatisfecha y </w:t>
      </w:r>
      <w:r>
        <w:fldChar w:fldCharType="begin" w:fldLock="1"/>
      </w:r>
      <w:r w:rsidR="0001548F">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rPr>
          <w:noProof/>
        </w:rPr>
        <w:t>Andía Valencia</w:t>
      </w:r>
      <w:r>
        <w:rPr>
          <w:noProof/>
        </w:rPr>
        <w:t xml:space="preserve"> (</w:t>
      </w:r>
      <w:r w:rsidRPr="00E52A76">
        <w:rPr>
          <w:noProof/>
        </w:rPr>
        <w:t>2014)</w:t>
      </w:r>
      <w:r>
        <w:fldChar w:fldCharType="end"/>
      </w:r>
      <w:r>
        <w:t xml:space="preserve"> comenta que:</w:t>
      </w:r>
      <w:r w:rsidR="0001548F">
        <w:t xml:space="preserv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DC121E8" w14:textId="161F92E1" w:rsidR="0001548F" w:rsidRDefault="0001548F" w:rsidP="00E52A76">
      <w:r>
        <w:t xml:space="preserve">     </w:t>
      </w:r>
      <w:r>
        <w:fldChar w:fldCharType="begin" w:fldLock="1"/>
      </w:r>
      <w:r w:rsidR="0014681A">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rPr>
          <w:noProof/>
        </w:rPr>
        <w:t xml:space="preserve">Andía Valencia </w:t>
      </w:r>
      <w:r>
        <w:rPr>
          <w:noProof/>
        </w:rPr>
        <w:t>(</w:t>
      </w:r>
      <w:r w:rsidRPr="0001548F">
        <w:rPr>
          <w:noProof/>
        </w:rPr>
        <w:t>2014)</w:t>
      </w:r>
      <w:r>
        <w:fldChar w:fldCharType="end"/>
      </w:r>
      <w:r>
        <w:t xml:space="preserve"> también agrega: </w:t>
      </w:r>
    </w:p>
    <w:p w14:paraId="485DBD67" w14:textId="753EB98A" w:rsidR="0001548F" w:rsidRDefault="0001548F" w:rsidP="0001548F">
      <w:pPr>
        <w:pStyle w:val="Sinespaciado"/>
      </w:pPr>
      <w:r>
        <w:lastRenderedPageBreak/>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0260D182" w14:textId="77777777" w:rsidR="0001548F" w:rsidRPr="00E52A76" w:rsidRDefault="0001548F" w:rsidP="0001548F"/>
    <w:p w14:paraId="2EED2B33" w14:textId="57520AC4" w:rsidR="008F0507" w:rsidRDefault="008F0507" w:rsidP="008F0507">
      <w:pPr>
        <w:pStyle w:val="Ttulo4"/>
      </w:pPr>
      <w:bookmarkStart w:id="25" w:name="_Toc51262857"/>
      <w:r>
        <w:t>Participación del proyecto</w:t>
      </w:r>
      <w:bookmarkEnd w:id="25"/>
    </w:p>
    <w:p w14:paraId="0173F74C" w14:textId="77777777" w:rsidR="0001548F" w:rsidRPr="0001548F" w:rsidRDefault="0001548F" w:rsidP="0001548F"/>
    <w:p w14:paraId="737B7E25" w14:textId="1BC8BB4B" w:rsidR="008F0507" w:rsidRDefault="008F0507" w:rsidP="008F0507">
      <w:pPr>
        <w:pStyle w:val="Ttulo4"/>
      </w:pPr>
      <w:bookmarkStart w:id="26" w:name="_Toc51262858"/>
      <w:r>
        <w:t>Proyección del precio de venta</w:t>
      </w:r>
      <w:bookmarkEnd w:id="26"/>
    </w:p>
    <w:p w14:paraId="0EA2D18E" w14:textId="4255B393" w:rsidR="0014681A" w:rsidRDefault="002E7736" w:rsidP="0014681A">
      <w:pPr>
        <w:rPr>
          <w:lang w:val="es-ES"/>
        </w:rPr>
      </w:pPr>
      <w:r>
        <w:t xml:space="preserve">Proyectar un precio de venta no es </w:t>
      </w:r>
      <w:r>
        <w:rPr>
          <w:lang w:val="es-ES"/>
        </w:rPr>
        <w:t>más que determinar un precio a futuro del bien o servicio que se va a ofertar al mercado</w:t>
      </w:r>
      <w:r w:rsidR="0014681A">
        <w:rPr>
          <w:lang w:val="es-ES"/>
        </w:rPr>
        <w:t xml:space="preserve">, </w:t>
      </w:r>
      <w:r w:rsidR="0014681A">
        <w:rPr>
          <w:lang w:val="es-ES"/>
        </w:rPr>
        <w:fldChar w:fldCharType="begin" w:fldLock="1"/>
      </w:r>
      <w:r w:rsidR="000D528F">
        <w:rPr>
          <w:lang w:val="es-ES"/>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rsidR="0014681A">
        <w:rPr>
          <w:lang w:val="es-ES"/>
        </w:rPr>
        <w:fldChar w:fldCharType="separate"/>
      </w:r>
      <w:r w:rsidR="0014681A" w:rsidRPr="0014681A">
        <w:rPr>
          <w:noProof/>
          <w:lang w:val="es-ES"/>
        </w:rPr>
        <w:t>Dos Santos Alves, Rogério; Soares de Souza</w:t>
      </w:r>
      <w:r w:rsidR="0014681A">
        <w:rPr>
          <w:noProof/>
          <w:lang w:val="es-ES"/>
        </w:rPr>
        <w:t xml:space="preserve"> (</w:t>
      </w:r>
      <w:r w:rsidR="0014681A" w:rsidRPr="0014681A">
        <w:rPr>
          <w:noProof/>
          <w:lang w:val="es-ES"/>
        </w:rPr>
        <w:t>2014)</w:t>
      </w:r>
      <w:r w:rsidR="0014681A">
        <w:rPr>
          <w:lang w:val="es-ES"/>
        </w:rPr>
        <w:fldChar w:fldCharType="end"/>
      </w:r>
      <w:r w:rsidR="0014681A">
        <w:rPr>
          <w:lang w:val="es-ES"/>
        </w:rPr>
        <w:t xml:space="preserve"> dicen: </w:t>
      </w:r>
    </w:p>
    <w:p w14:paraId="7EC5F9CB" w14:textId="30678695" w:rsidR="002E7736" w:rsidRPr="002E7736" w:rsidRDefault="0014681A" w:rsidP="0014681A">
      <w:pPr>
        <w:pStyle w:val="Sinespaciado"/>
        <w:rPr>
          <w:lang w:val="es-ES"/>
        </w:rPr>
      </w:pPr>
      <w:r>
        <w:rPr>
          <w:shd w:val="clear" w:color="auto" w:fill="FFFFFF"/>
        </w:rPr>
        <w:t>La determinación de los futuros precios de un bien intermedio se podría lograr, en general, mediante correlación con los precios alcanzados por los bienes de consumo final en cuya producción intervienen. En algunos casos, cuando el bien intermedio se utiliza solamente en la producción de un bien, podrían proyectarse los precios futuros directamente</w:t>
      </w:r>
    </w:p>
    <w:p w14:paraId="5A098565" w14:textId="72F7246B" w:rsidR="008F0507" w:rsidRDefault="008F0507" w:rsidP="008F0507">
      <w:pPr>
        <w:pStyle w:val="Ttulo3"/>
      </w:pPr>
      <w:bookmarkStart w:id="27" w:name="_Toc51262859"/>
      <w:r>
        <w:t>Mix del marketing</w:t>
      </w:r>
      <w:bookmarkEnd w:id="27"/>
    </w:p>
    <w:p w14:paraId="0E3D0C38" w14:textId="671B0618" w:rsidR="000D528F" w:rsidRDefault="000D528F" w:rsidP="000D528F">
      <w:r w:rsidRPr="000D528F">
        <w:rPr>
          <w:lang w:val="es-419"/>
        </w:rPr>
        <w:t>&lt;&lt;</w:t>
      </w:r>
      <w:r w:rsidRPr="000D528F">
        <w:t xml:space="preserve">El marketing </w:t>
      </w:r>
      <w:proofErr w:type="spellStart"/>
      <w:r w:rsidRPr="000D528F">
        <w:t>mix</w:t>
      </w:r>
      <w:proofErr w:type="spellEnd"/>
      <w:r w:rsidRPr="000D528F">
        <w:t xml:space="preserve">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rsidR="003F6FBE">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rPr>
          <w:noProof/>
        </w:rPr>
        <w:t>Espinosa</w:t>
      </w:r>
      <w:r>
        <w:rPr>
          <w:noProof/>
        </w:rPr>
        <w:t xml:space="preserve"> (</w:t>
      </w:r>
      <w:r w:rsidRPr="000D528F">
        <w:rPr>
          <w:noProof/>
        </w:rPr>
        <w:t>2016)</w:t>
      </w:r>
      <w:r>
        <w:fldChar w:fldCharType="end"/>
      </w:r>
      <w:r w:rsidRPr="000D528F">
        <w:t>.</w:t>
      </w:r>
    </w:p>
    <w:p w14:paraId="60013448" w14:textId="60536E93" w:rsidR="000D528F" w:rsidRPr="000D528F" w:rsidRDefault="000D528F" w:rsidP="000D528F">
      <w:r>
        <w:t xml:space="preserve">     En otras palabras, el marketing </w:t>
      </w:r>
      <w:proofErr w:type="spellStart"/>
      <w:r>
        <w:t>mix</w:t>
      </w:r>
      <w:proofErr w:type="spellEnd"/>
      <w:r>
        <w:t xml:space="preserve"> es la combinación de las 4P’s del marketing (producto, precio, plaza y publicidad) y para lograr este es necesario que estas 4P’s antes mencionadas trabajen de forma conjunta para poder complementarse entre sí. </w:t>
      </w:r>
    </w:p>
    <w:p w14:paraId="11C6F5B9" w14:textId="7BC5DC09" w:rsidR="008F0507" w:rsidRDefault="008F0507" w:rsidP="008F0507">
      <w:pPr>
        <w:pStyle w:val="Ttulo4"/>
      </w:pPr>
      <w:bookmarkStart w:id="28" w:name="_Toc51262860"/>
      <w:r>
        <w:t>Estrategias de producto</w:t>
      </w:r>
      <w:bookmarkEnd w:id="28"/>
    </w:p>
    <w:p w14:paraId="70972EEA" w14:textId="6513D6ED" w:rsidR="000D528F" w:rsidRDefault="003F6FBE" w:rsidP="000D528F">
      <w:pPr>
        <w:rPr>
          <w:shd w:val="clear" w:color="auto" w:fill="FFFFFF"/>
        </w:rPr>
      </w:pPr>
      <w:r>
        <w:rPr>
          <w:shd w:val="clear" w:color="auto" w:fill="FFFFFF"/>
        </w:rPr>
        <w:t>&lt;&lt;</w:t>
      </w:r>
      <w:r w:rsidR="000D528F">
        <w:rPr>
          <w:shd w:val="clear" w:color="auto" w:fill="FFFFFF"/>
        </w:rPr>
        <w:t>Las estrategias de producto son las diferentes acciones realizadas desde el marketing con el fin de diseñar y producir un bien o servicio considerando principalmente las necesidades y preferencias del consumidor</w:t>
      </w:r>
      <w:r>
        <w:rPr>
          <w:shd w:val="clear" w:color="auto" w:fill="FFFFFF"/>
        </w:rPr>
        <w:t>&gt;&gt;</w:t>
      </w:r>
      <w:r>
        <w:rPr>
          <w:shd w:val="clear" w:color="auto" w:fill="FFFFFF"/>
        </w:rPr>
        <w:fldChar w:fldCharType="begin" w:fldLock="1"/>
      </w:r>
      <w:r w:rsidR="00F05510">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sidR="000D528F">
        <w:rPr>
          <w:shd w:val="clear" w:color="auto" w:fill="FFFFFF"/>
        </w:rPr>
        <w:t>.</w:t>
      </w:r>
    </w:p>
    <w:p w14:paraId="3A9B58EC" w14:textId="36A6A9E5" w:rsidR="003F6FBE" w:rsidRPr="003F6FBE" w:rsidRDefault="003F6FBE" w:rsidP="003F6FBE">
      <w:pPr>
        <w:rPr>
          <w:lang w:eastAsia="es-419"/>
        </w:rPr>
      </w:pPr>
      <w:r>
        <w:rPr>
          <w:shd w:val="clear" w:color="auto" w:fill="FFFFFF"/>
        </w:rPr>
        <w:fldChar w:fldCharType="begin" w:fldLock="1"/>
      </w:r>
      <w:r w:rsidR="00F05510">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 xml:space="preserve"> también comenta que:</w:t>
      </w:r>
    </w:p>
    <w:p w14:paraId="7BE631CF" w14:textId="3378C146" w:rsidR="003F6FBE" w:rsidRPr="003F6FBE" w:rsidRDefault="003F6FBE" w:rsidP="003F6FBE">
      <w:pPr>
        <w:pStyle w:val="Sinespaciad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3704EF99" w14:textId="77777777" w:rsidR="003F6FBE" w:rsidRPr="003F6FBE" w:rsidRDefault="003F6FBE" w:rsidP="000D528F">
      <w:pPr>
        <w:rPr>
          <w:lang w:val="es-419"/>
        </w:rPr>
      </w:pPr>
    </w:p>
    <w:p w14:paraId="4F46DF81" w14:textId="024540EA" w:rsidR="008F0507" w:rsidRDefault="008F0507" w:rsidP="008F0507">
      <w:pPr>
        <w:pStyle w:val="Ttulo4"/>
      </w:pPr>
      <w:bookmarkStart w:id="29" w:name="_Toc51262861"/>
      <w:r>
        <w:lastRenderedPageBreak/>
        <w:t>Determinación y estrategias de precio</w:t>
      </w:r>
      <w:bookmarkEnd w:id="29"/>
    </w:p>
    <w:p w14:paraId="445D2868" w14:textId="1A46C087" w:rsidR="00F05510" w:rsidRPr="00F05510" w:rsidRDefault="00F05510" w:rsidP="00F05510">
      <w:r>
        <w:t xml:space="preserve">Determinar un precio y las estrategias para el mismo es de mucha importancia dentro de toda idea de inversión ya que de esto dependerá en gran parte la demanda </w:t>
      </w:r>
      <w:proofErr w:type="spellStart"/>
      <w:r>
        <w:t>de l</w:t>
      </w:r>
      <w:proofErr w:type="spellEnd"/>
      <w:r>
        <w:t xml:space="preserve"> producto o servicio a ofertar, </w:t>
      </w:r>
      <w:r>
        <w:fldChar w:fldCharType="begin" w:fldLock="1"/>
      </w:r>
      <w:r w:rsidR="00B97D36">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rPr>
          <w:noProof/>
        </w:rPr>
        <w:t>FADU</w:t>
      </w:r>
      <w:r>
        <w:rPr>
          <w:noProof/>
        </w:rPr>
        <w:t xml:space="preserve"> (</w:t>
      </w:r>
      <w:r w:rsidRPr="00F05510">
        <w:rPr>
          <w:noProof/>
        </w:rPr>
        <w:t>2012)</w:t>
      </w:r>
      <w:r>
        <w:fldChar w:fldCharType="end"/>
      </w:r>
      <w:r>
        <w:t xml:space="preserve"> comenta:</w:t>
      </w:r>
    </w:p>
    <w:p w14:paraId="6E1F71D2" w14:textId="0661F48B" w:rsidR="003F6FBE" w:rsidRPr="003F6FBE" w:rsidRDefault="00F05510" w:rsidP="00F05510">
      <w:pPr>
        <w:pStyle w:val="Sinespaciado"/>
      </w:pPr>
      <w:r>
        <w:t>La fijación de precios para capturar el nivel más alto del mercado es una estrategia en la que se fija un precio elevado para un producto nuevo con la finalidad de obtener ingresos máximos, capa por capa, de los segmentos que estén dispuestos a pagar ese precio alto; la compañía vende menos, pero con un margen de utilidades mayor.</w:t>
      </w:r>
    </w:p>
    <w:p w14:paraId="06A1326F" w14:textId="178690C3" w:rsidR="008F0507" w:rsidRDefault="008F0507" w:rsidP="008F0507">
      <w:pPr>
        <w:pStyle w:val="Ttulo4"/>
      </w:pPr>
      <w:bookmarkStart w:id="30" w:name="_Toc51262862"/>
      <w:r>
        <w:t>Estrategias de distribución</w:t>
      </w:r>
      <w:bookmarkEnd w:id="30"/>
    </w:p>
    <w:p w14:paraId="206C54BF" w14:textId="736EF288" w:rsidR="00F05510" w:rsidRDefault="00F05510" w:rsidP="00F05510">
      <w:r>
        <w:t xml:space="preserve">establecer una buena estrategia de distribución debe ser también de gran importancia para la empresa ya que esta determinara a través de </w:t>
      </w:r>
      <w:r w:rsidR="00B97D36">
        <w:t>qué</w:t>
      </w:r>
      <w:r>
        <w:t xml:space="preserve"> o quienes será distribuido el producto o servicio.</w:t>
      </w:r>
    </w:p>
    <w:p w14:paraId="025B531B" w14:textId="1A11558F" w:rsidR="00B97D36" w:rsidRPr="00B97D36" w:rsidRDefault="00B97D36" w:rsidP="00F05510">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rPr>
          <w:noProof/>
        </w:rPr>
        <w:t>Abarza</w:t>
      </w:r>
      <w:r>
        <w:rPr>
          <w:noProof/>
        </w:rPr>
        <w:t xml:space="preserve"> (</w:t>
      </w:r>
      <w:r w:rsidRPr="00B97D36">
        <w:rPr>
          <w:noProof/>
        </w:rPr>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0D72590E" w14:textId="44A3FD26" w:rsidR="008F0507" w:rsidRDefault="008F0507" w:rsidP="008F0507">
      <w:pPr>
        <w:pStyle w:val="Ttulo4"/>
      </w:pPr>
      <w:bookmarkStart w:id="31" w:name="_Toc51262863"/>
      <w:r>
        <w:t>Estrategias de comercialización</w:t>
      </w:r>
      <w:bookmarkEnd w:id="31"/>
    </w:p>
    <w:p w14:paraId="4388BD9D" w14:textId="11BD3283" w:rsidR="00B97D36" w:rsidRDefault="00B97D36" w:rsidP="00B97D36">
      <w:pPr>
        <w:rPr>
          <w:lang w:val="es-ES"/>
        </w:rPr>
      </w:pPr>
      <w:r>
        <w:t>Para dar a conocer un nuevo producto o servicio es importante el diseño</w:t>
      </w:r>
      <w:r>
        <w:rPr>
          <w:lang w:val="es-ES"/>
        </w:rPr>
        <w:t xml:space="preserve"> de una estrategia de comercialización excelente, </w:t>
      </w:r>
      <w:r>
        <w:rPr>
          <w:lang w:val="es-ES"/>
        </w:rPr>
        <w:fldChar w:fldCharType="begin" w:fldLock="1"/>
      </w:r>
      <w:r w:rsidR="00C4004D">
        <w:rPr>
          <w:lang w:val="es-ES"/>
        </w:rP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rPr>
          <w:lang w:val="es-ES"/>
        </w:rPr>
        <w:fldChar w:fldCharType="separate"/>
      </w:r>
      <w:r w:rsidRPr="00B97D36">
        <w:rPr>
          <w:noProof/>
          <w:lang w:val="es-ES"/>
        </w:rPr>
        <w:t xml:space="preserve">Rizo, Vuelta, Vargas, </w:t>
      </w:r>
      <w:r>
        <w:rPr>
          <w:noProof/>
          <w:lang w:val="es-ES"/>
        </w:rPr>
        <w:t>y</w:t>
      </w:r>
      <w:r w:rsidRPr="00B97D36">
        <w:rPr>
          <w:noProof/>
          <w:lang w:val="es-ES"/>
        </w:rPr>
        <w:t xml:space="preserve"> Leyva </w:t>
      </w:r>
      <w:r>
        <w:rPr>
          <w:noProof/>
          <w:lang w:val="es-ES"/>
        </w:rPr>
        <w:t>(</w:t>
      </w:r>
      <w:r w:rsidRPr="00B97D36">
        <w:rPr>
          <w:noProof/>
          <w:lang w:val="es-ES"/>
        </w:rPr>
        <w:t>2019)</w:t>
      </w:r>
      <w:r>
        <w:rPr>
          <w:lang w:val="es-ES"/>
        </w:rPr>
        <w:fldChar w:fldCharType="end"/>
      </w:r>
      <w:r>
        <w:rPr>
          <w:lang w:val="es-ES"/>
        </w:rPr>
        <w:t xml:space="preserve"> lo definen como: </w:t>
      </w:r>
    </w:p>
    <w:p w14:paraId="6233626F" w14:textId="0BFA8957" w:rsidR="00B97D36" w:rsidRPr="00B97D36" w:rsidRDefault="00B97D36" w:rsidP="00B97D36">
      <w:pPr>
        <w:pStyle w:val="Sinespaciad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46D68411" w14:textId="1E0AB103" w:rsidR="008F0507" w:rsidRDefault="008F0507" w:rsidP="008F0507">
      <w:pPr>
        <w:pStyle w:val="Ttulo3"/>
      </w:pPr>
      <w:bookmarkStart w:id="32" w:name="_Toc51262864"/>
      <w:r>
        <w:t>Análisis del entorno y de la industria</w:t>
      </w:r>
      <w:bookmarkEnd w:id="32"/>
    </w:p>
    <w:p w14:paraId="1B35797D" w14:textId="108A7311" w:rsidR="006F1EAB" w:rsidRPr="006F1EAB" w:rsidRDefault="006F1EAB" w:rsidP="006F1EAB">
      <w:r>
        <w:t xml:space="preserve">A través de un análisis de entorno las empresas son capaces de determinar los factores estratégicos, </w:t>
      </w:r>
      <w:r w:rsidR="00C4004D">
        <w:t>así</w:t>
      </w:r>
      <w:r>
        <w:t xml:space="preserve"> como </w:t>
      </w:r>
      <w:r w:rsidR="00C4004D">
        <w:t>también</w:t>
      </w:r>
      <w:r>
        <w:t xml:space="preserve"> determinar las fortalezas </w:t>
      </w:r>
      <w:r w:rsidR="00C4004D">
        <w:t xml:space="preserve">y debilidades de la misma. </w:t>
      </w:r>
      <w:r w:rsidR="00C4004D">
        <w:fldChar w:fldCharType="begin" w:fldLock="1"/>
      </w:r>
      <w:r w:rsidR="00C4004D">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rsidR="00C4004D">
        <w:fldChar w:fldCharType="separate"/>
      </w:r>
      <w:r w:rsidR="00C4004D" w:rsidRPr="00C4004D">
        <w:rPr>
          <w:noProof/>
        </w:rPr>
        <w:t xml:space="preserve">Guillen </w:t>
      </w:r>
      <w:r w:rsidR="00C4004D">
        <w:rPr>
          <w:noProof/>
        </w:rPr>
        <w:t>(</w:t>
      </w:r>
      <w:r w:rsidR="00C4004D" w:rsidRPr="00C4004D">
        <w:rPr>
          <w:noProof/>
        </w:rPr>
        <w:t>2012)</w:t>
      </w:r>
      <w:r w:rsidR="00C4004D">
        <w:fldChar w:fldCharType="end"/>
      </w:r>
      <w:r w:rsidR="00C4004D">
        <w:t xml:space="preserve"> comenta:</w:t>
      </w:r>
    </w:p>
    <w:p w14:paraId="263BF4FE" w14:textId="3C72199F" w:rsidR="00073635" w:rsidRDefault="006F1EAB" w:rsidP="00073635">
      <w:pPr>
        <w:pStyle w:val="Sinespaciado"/>
      </w:pPr>
      <w:r>
        <w:t>El análisis que se hace de la industria y el entorno en general debe buscar tendencias y acontecimientos relevantes que afecte la empresa [..], es más importante identificar los cambios que ya se han dado y establecer cómo nos van a afectar.</w:t>
      </w:r>
    </w:p>
    <w:p w14:paraId="34BF3F35" w14:textId="7D264C25" w:rsidR="00073635" w:rsidRDefault="00073635" w:rsidP="00073635">
      <w:pPr>
        <w:pStyle w:val="Sinespaciado"/>
      </w:pPr>
    </w:p>
    <w:p w14:paraId="41443355" w14:textId="7036AE3F" w:rsidR="00073635" w:rsidRPr="00B97D36" w:rsidRDefault="00073635" w:rsidP="00073635">
      <w:r>
        <w:t>Conocer el entorno de desarrollo de la empresa es muy importante, realizar este análisis permite conocer la competencia y que tan fuertes rivales son contra tu empresa.</w:t>
      </w:r>
    </w:p>
    <w:p w14:paraId="1CDCE39D" w14:textId="43EE72C1" w:rsidR="00C4004D" w:rsidRPr="00C4004D" w:rsidRDefault="0006432F" w:rsidP="00C4004D">
      <w:pPr>
        <w:pStyle w:val="Ttulo2"/>
      </w:pPr>
      <w:bookmarkStart w:id="33" w:name="_Toc51262865"/>
      <w:r w:rsidRPr="00CA4162">
        <w:t>E</w:t>
      </w:r>
      <w:r w:rsidR="00BF75C2" w:rsidRPr="00CA4162">
        <w:t>studio</w:t>
      </w:r>
      <w:r w:rsidR="00BF75C2" w:rsidRPr="00FE5E20">
        <w:t xml:space="preserve"> téc</w:t>
      </w:r>
      <w:sdt>
        <w:sdtPr>
          <w:tag w:val="goog_rdk_3"/>
          <w:id w:val="-850949869"/>
        </w:sdtPr>
        <w:sdtEndPr/>
        <w:sdtContent/>
      </w:sdt>
      <w:r w:rsidR="00BF75C2" w:rsidRPr="00FE5E20">
        <w:t>nico</w:t>
      </w:r>
      <w:bookmarkEnd w:id="33"/>
    </w:p>
    <w:p w14:paraId="0000003F" w14:textId="66952224" w:rsidR="00752DAA" w:rsidRPr="00FE5E20" w:rsidRDefault="00BF75C2" w:rsidP="0006432F">
      <w:r w:rsidRPr="00FE5E20">
        <w:t xml:space="preserve">El estudio técnico conforma la segunda etapa de los proyectos de inversión, en el que se contemplan los aspectos técnicos operativos necesarios en el uso eficiente </w:t>
      </w:r>
      <w:r w:rsidRPr="00FE5E20">
        <w:lastRenderedPageBreak/>
        <w:t xml:space="preserve">de los recursos disponibles para la producción de un bien o servicio deseado y en el cual se analizan la determinación del tamaño óptimo del lugar de producción, localización, instalaciones y organización requeridos según </w:t>
      </w:r>
      <w:proofErr w:type="spellStart"/>
      <w:r w:rsidRPr="00FE5E20">
        <w:t>Ririn</w:t>
      </w:r>
      <w:proofErr w:type="spellEnd"/>
      <w:r w:rsidRPr="00FE5E20">
        <w:t xml:space="preserve"> </w:t>
      </w:r>
      <w:proofErr w:type="spellStart"/>
      <w:r w:rsidRPr="00FE5E20">
        <w:t>Wesliner</w:t>
      </w:r>
      <w:proofErr w:type="spellEnd"/>
      <w:r w:rsidR="00FE5E20">
        <w:t xml:space="preserve"> </w:t>
      </w:r>
      <w:r w:rsidRPr="00FE5E20">
        <w:t>(2013) dice:</w:t>
      </w:r>
    </w:p>
    <w:p w14:paraId="00000040" w14:textId="269B5C2F" w:rsidR="00752DAA" w:rsidRDefault="00BF75C2" w:rsidP="0006432F">
      <w:pPr>
        <w:spacing w:line="360" w:lineRule="auto"/>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A54040E" w14:textId="5A6DF9A3" w:rsidR="00045AE0" w:rsidRPr="0068075D" w:rsidRDefault="00BF75C2" w:rsidP="0068075D">
      <w:r w:rsidRPr="00FE5E20">
        <w:t>Todo estudio técnico tiene como principal objetivo el demostrar la viabilidad técnica del proyecto que justifique la alternativa técnica que mejor se adapte a los criterios de optimización.</w:t>
      </w:r>
    </w:p>
    <w:p w14:paraId="00000042" w14:textId="37B2FF5F" w:rsidR="00752DAA" w:rsidRPr="00FE5E20" w:rsidRDefault="00BF75C2" w:rsidP="00045AE0">
      <w:pPr>
        <w:pStyle w:val="Ttulo3"/>
        <w:numPr>
          <w:ilvl w:val="2"/>
          <w:numId w:val="33"/>
        </w:numPr>
        <w:ind w:left="1287"/>
      </w:pPr>
      <w:bookmarkStart w:id="34" w:name="_Toc51262866"/>
      <w:r w:rsidRPr="002B3C97">
        <w:t>Localización</w:t>
      </w:r>
      <w:r w:rsidRPr="00FE5E20">
        <w:t xml:space="preserve"> del proye</w:t>
      </w:r>
      <w:sdt>
        <w:sdtPr>
          <w:tag w:val="goog_rdk_4"/>
          <w:id w:val="1982571234"/>
        </w:sdtPr>
        <w:sdtEndPr/>
        <w:sdtContent/>
      </w:sdt>
      <w:r w:rsidRPr="00FE5E20">
        <w:t>cto</w:t>
      </w:r>
      <w:bookmarkEnd w:id="34"/>
    </w:p>
    <w:p w14:paraId="00000043" w14:textId="7A6A897C" w:rsidR="00752DAA" w:rsidRDefault="00BF75C2">
      <w:pPr>
        <w:spacing w:line="360" w:lineRule="auto"/>
        <w:rPr>
          <w:color w:val="000000"/>
        </w:rPr>
      </w:pPr>
      <w:r>
        <w:rPr>
          <w:color w:val="000000"/>
        </w:rPr>
        <w:t xml:space="preserve">El primer punto a analizar será precisamente el que se refiere a la localización más adecuada para la instalación donde </w:t>
      </w:r>
      <w:r w:rsidRPr="00CA4162">
        <w:t xml:space="preserve">se </w:t>
      </w:r>
      <w:r w:rsidR="00CA4162" w:rsidRPr="00CA4162">
        <w:t>situar</w:t>
      </w:r>
      <w:r w:rsidR="00CA4162">
        <w:t>á</w:t>
      </w:r>
      <w:r w:rsidRPr="00CA4162">
        <w:t xml:space="preserve"> la</w:t>
      </w:r>
      <w:r>
        <w:rPr>
          <w:color w:val="000000"/>
        </w:rPr>
        <w:t xml:space="preserve"> empresa </w:t>
      </w:r>
      <w:r w:rsidR="00CA4162">
        <w:rPr>
          <w:color w:val="000000"/>
        </w:rPr>
        <w:t>Gómez</w:t>
      </w:r>
      <w:r>
        <w:rPr>
          <w:color w:val="000000"/>
        </w:rPr>
        <w:t xml:space="preserve"> (2014) dice:  </w:t>
      </w:r>
    </w:p>
    <w:p w14:paraId="00000044" w14:textId="77777777" w:rsidR="00752DAA" w:rsidRDefault="00BF75C2">
      <w:pPr>
        <w:spacing w:line="360" w:lineRule="auto"/>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00000045" w14:textId="77777777" w:rsidR="00752DAA" w:rsidRDefault="00BF75C2">
      <w:pPr>
        <w:spacing w:line="360" w:lineRule="auto"/>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subdividido en dos partes: Macro localización y Micro localización, los cuales se muestran a detalle en los siguientes dos apartados</w:t>
      </w:r>
    </w:p>
    <w:p w14:paraId="00000046" w14:textId="77777777" w:rsidR="00752DAA" w:rsidRDefault="00752DAA">
      <w:pPr>
        <w:spacing w:line="360" w:lineRule="auto"/>
        <w:rPr>
          <w:color w:val="000000"/>
        </w:rPr>
      </w:pPr>
    </w:p>
    <w:p w14:paraId="00000047" w14:textId="77777777" w:rsidR="00752DAA" w:rsidRDefault="00BF75C2" w:rsidP="00045AE0">
      <w:pPr>
        <w:pStyle w:val="Ttulo4"/>
        <w:numPr>
          <w:ilvl w:val="3"/>
          <w:numId w:val="33"/>
        </w:numPr>
        <w:ind w:left="1928" w:hanging="1077"/>
      </w:pPr>
      <w:bookmarkStart w:id="35" w:name="_Toc51262867"/>
      <w:r>
        <w:t>Macro localización</w:t>
      </w:r>
      <w:bookmarkEnd w:id="35"/>
      <w:r>
        <w:t xml:space="preserve"> </w:t>
      </w:r>
    </w:p>
    <w:p w14:paraId="00000048" w14:textId="00F9483C" w:rsidR="00752DAA" w:rsidRDefault="00BF75C2">
      <w:pPr>
        <w:spacing w:line="360" w:lineRule="auto"/>
        <w:rPr>
          <w:color w:val="000000"/>
        </w:rPr>
      </w:pPr>
      <w:r>
        <w:rPr>
          <w:color w:val="000000"/>
        </w:rPr>
        <w:t xml:space="preserve">La </w:t>
      </w:r>
      <w:r w:rsidR="00CA4162">
        <w:rPr>
          <w:color w:val="000000"/>
        </w:rPr>
        <w:t>macro localización</w:t>
      </w:r>
      <w:r>
        <w:rPr>
          <w:color w:val="000000"/>
        </w:rPr>
        <w:t xml:space="preserve"> de los proyectos se refiere a la ubicación de la macrozona dentro de la cual se establecerá un determinado </w:t>
      </w:r>
      <w:r w:rsidRPr="00CA4162">
        <w:rPr>
          <w:color w:val="000000"/>
        </w:rPr>
        <w:t xml:space="preserve">proyecto </w:t>
      </w:r>
      <w:r w:rsidR="00CA4162" w:rsidRPr="00CA4162">
        <w:rPr>
          <w:color w:val="000000"/>
        </w:rPr>
        <w:t>M</w:t>
      </w:r>
      <w:r w:rsidRPr="00CA4162">
        <w:rPr>
          <w:color w:val="000000"/>
        </w:rPr>
        <w:t>a</w:t>
      </w:r>
      <w:r w:rsidR="00CA4162" w:rsidRPr="00CA4162">
        <w:rPr>
          <w:color w:val="000000"/>
        </w:rPr>
        <w:t>r</w:t>
      </w:r>
      <w:r w:rsidRPr="00CA4162">
        <w:rPr>
          <w:color w:val="000000"/>
        </w:rPr>
        <w:t xml:space="preserve">cos </w:t>
      </w:r>
      <w:r w:rsidR="00CA4162" w:rsidRPr="00CA4162">
        <w:rPr>
          <w:color w:val="000000"/>
        </w:rPr>
        <w:t>Flores</w:t>
      </w:r>
      <w:r>
        <w:rPr>
          <w:color w:val="000000"/>
        </w:rPr>
        <w:t xml:space="preserve"> (2019) según argumenta que:</w:t>
      </w:r>
    </w:p>
    <w:p w14:paraId="00000049" w14:textId="77777777" w:rsidR="00752DAA" w:rsidRDefault="00BF75C2">
      <w:pPr>
        <w:spacing w:line="360" w:lineRule="auto"/>
        <w:ind w:left="283"/>
        <w:rPr>
          <w:color w:val="000000"/>
          <w:sz w:val="22"/>
          <w:szCs w:val="22"/>
        </w:rPr>
      </w:pPr>
      <w:r>
        <w:rPr>
          <w:color w:val="000000"/>
          <w:sz w:val="22"/>
          <w:szCs w:val="22"/>
        </w:rPr>
        <w:t xml:space="preserve">la localización general del proyecto, es decidir la zona general en donde se instalará la empresa o negocio, la localización tiene por objeto analizar los diferentes lugares donde </w:t>
      </w:r>
      <w:r>
        <w:rPr>
          <w:color w:val="000000"/>
          <w:sz w:val="22"/>
          <w:szCs w:val="22"/>
        </w:rPr>
        <w:lastRenderedPageBreak/>
        <w:t>es posible ubicar el proyecto, con el fin de determinar el lugar donde se obtenga la máxima ganancia (par.1).</w:t>
      </w:r>
    </w:p>
    <w:p w14:paraId="0000004A" w14:textId="77777777" w:rsidR="00752DAA" w:rsidRDefault="00BF75C2" w:rsidP="00045AE0">
      <w:pPr>
        <w:pStyle w:val="Ttulo4"/>
        <w:numPr>
          <w:ilvl w:val="3"/>
          <w:numId w:val="33"/>
        </w:numPr>
        <w:ind w:left="1928" w:hanging="1077"/>
      </w:pPr>
      <w:bookmarkStart w:id="36" w:name="_Toc51262868"/>
      <w:r>
        <w:t>Micro localización</w:t>
      </w:r>
      <w:bookmarkEnd w:id="36"/>
    </w:p>
    <w:p w14:paraId="0000004B" w14:textId="5B85964E" w:rsidR="00752DAA" w:rsidRDefault="00BF75C2">
      <w:pPr>
        <w:spacing w:line="360" w:lineRule="auto"/>
        <w:rPr>
          <w:color w:val="000000"/>
        </w:rPr>
      </w:pPr>
      <w:r>
        <w:rPr>
          <w:color w:val="000000"/>
        </w:rPr>
        <w:t xml:space="preserve">El análisis de </w:t>
      </w:r>
      <w:r w:rsidR="00CA4162">
        <w:rPr>
          <w:color w:val="000000"/>
        </w:rPr>
        <w:t>micro localización</w:t>
      </w:r>
      <w:r>
        <w:rPr>
          <w:color w:val="000000"/>
        </w:rPr>
        <w:t xml:space="preserve"> indica cuál es la mejor alternativa de instalación de un proyecto dentro de la macrozona elegida Ana Fernández </w:t>
      </w:r>
      <w:r w:rsidR="00D10552">
        <w:rPr>
          <w:color w:val="000000"/>
        </w:rPr>
        <w:t>Flores</w:t>
      </w:r>
      <w:r>
        <w:rPr>
          <w:color w:val="000000"/>
        </w:rPr>
        <w:t xml:space="preserve"> (2007) dice:</w:t>
      </w:r>
    </w:p>
    <w:p w14:paraId="0000004C" w14:textId="77777777" w:rsidR="00752DAA" w:rsidRDefault="00BF75C2">
      <w:pPr>
        <w:spacing w:line="360" w:lineRule="auto"/>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0000004D" w14:textId="063C21C2" w:rsidR="00752DAA" w:rsidRDefault="00BF75C2">
      <w:pPr>
        <w:spacing w:line="360" w:lineRule="auto"/>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w:t>
      </w:r>
      <w:r w:rsidR="00CA4162" w:rsidRPr="00CA4162">
        <w:rPr>
          <w:color w:val="000000"/>
        </w:rPr>
        <w:t xml:space="preserve"> v</w:t>
      </w:r>
      <w:r w:rsidRPr="00CA4162">
        <w:rPr>
          <w:color w:val="000000"/>
        </w:rPr>
        <w:t>uelto</w:t>
      </w:r>
      <w:r>
        <w:rPr>
          <w:color w:val="000000"/>
        </w:rPr>
        <w:t xml:space="preserve"> imprescindible al momento de emprender un pequeño o mediano negocio el cual se muestra a continuación el apartado es nuestro.</w:t>
      </w:r>
    </w:p>
    <w:p w14:paraId="0000004E" w14:textId="77777777" w:rsidR="00752DAA" w:rsidRDefault="00BF75C2" w:rsidP="00045AE0">
      <w:pPr>
        <w:pStyle w:val="Ttulo3"/>
        <w:numPr>
          <w:ilvl w:val="2"/>
          <w:numId w:val="33"/>
        </w:numPr>
        <w:ind w:left="1570"/>
      </w:pPr>
      <w:bookmarkStart w:id="37" w:name="_Toc51262869"/>
      <w:r>
        <w:t>Tamaño del proyecto</w:t>
      </w:r>
      <w:bookmarkEnd w:id="37"/>
    </w:p>
    <w:p w14:paraId="00000051" w14:textId="61CF5BF5" w:rsidR="00752DAA" w:rsidRPr="00CA4162" w:rsidRDefault="00BF75C2">
      <w:pPr>
        <w:spacing w:line="360" w:lineRule="auto"/>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r w:rsidR="00CA4162">
        <w:rPr>
          <w:color w:val="000000"/>
        </w:rPr>
        <w:t>:</w:t>
      </w:r>
    </w:p>
    <w:p w14:paraId="00000052" w14:textId="77777777" w:rsidR="00752DAA" w:rsidRDefault="00BF75C2">
      <w:pPr>
        <w:spacing w:line="360" w:lineRule="auto"/>
        <w:ind w:left="283"/>
        <w:rPr>
          <w:color w:val="000000"/>
          <w:sz w:val="22"/>
          <w:szCs w:val="22"/>
        </w:rPr>
      </w:pPr>
      <w:r>
        <w:rPr>
          <w:color w:val="000000"/>
          <w:sz w:val="22"/>
          <w:szCs w:val="22"/>
        </w:rPr>
        <w:t>La determinación y análisis de este punto resulta importante para la posterior realización y evaluación del proyecto porque permitirá en primera instancia llevar a cabo una aproximación de costos involucrados en las inversiones necesarias para la realización y puesta en marcha del proyecto, que conlleven a un grado óptimo de aprovechamiento conforme a lo requerido por un tamaño y capacidad determinados (par. 6).</w:t>
      </w:r>
    </w:p>
    <w:p w14:paraId="00000053" w14:textId="1A959AD1" w:rsidR="00752DAA" w:rsidRDefault="00CA4162">
      <w:pPr>
        <w:spacing w:line="360" w:lineRule="auto"/>
        <w:rPr>
          <w:color w:val="000000"/>
        </w:rPr>
      </w:pPr>
      <w:r>
        <w:rPr>
          <w:color w:val="000000"/>
        </w:rPr>
        <w:t xml:space="preserve">     </w:t>
      </w:r>
      <w:r w:rsidR="00BF75C2">
        <w:rPr>
          <w:color w:val="000000"/>
        </w:rPr>
        <w:t>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00000054" w14:textId="20E17C61" w:rsidR="00752DAA" w:rsidRDefault="00BF75C2" w:rsidP="00045AE0">
      <w:pPr>
        <w:pStyle w:val="Ttulo3"/>
        <w:numPr>
          <w:ilvl w:val="2"/>
          <w:numId w:val="33"/>
        </w:numPr>
        <w:ind w:left="1570"/>
      </w:pPr>
      <w:bookmarkStart w:id="38" w:name="_Toc51262870"/>
      <w:r w:rsidRPr="000274E9">
        <w:lastRenderedPageBreak/>
        <w:t>Ingeniería</w:t>
      </w:r>
      <w:r>
        <w:t xml:space="preserve"> o proceso</w:t>
      </w:r>
      <w:bookmarkEnd w:id="38"/>
      <w:r>
        <w:t xml:space="preserve"> </w:t>
      </w:r>
    </w:p>
    <w:p w14:paraId="00000055" w14:textId="77777777" w:rsidR="00752DAA" w:rsidRDefault="00BF75C2">
      <w:pPr>
        <w:spacing w:line="360" w:lineRule="auto"/>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00000056" w14:textId="77777777" w:rsidR="00752DAA" w:rsidRDefault="00BF75C2">
      <w:pPr>
        <w:spacing w:line="360" w:lineRule="auto"/>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00000057" w14:textId="77777777" w:rsidR="00752DAA" w:rsidRDefault="00BF75C2">
      <w:pPr>
        <w:spacing w:line="360" w:lineRule="auto"/>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00000058" w14:textId="77777777" w:rsidR="00752DAA" w:rsidRDefault="00BF75C2">
      <w:pPr>
        <w:spacing w:line="360" w:lineRule="auto"/>
        <w:ind w:left="283"/>
        <w:rPr>
          <w:color w:val="000000"/>
          <w:sz w:val="22"/>
          <w:szCs w:val="22"/>
        </w:rPr>
      </w:pPr>
      <w:r>
        <w:rPr>
          <w:color w:val="000000"/>
          <w:sz w:val="22"/>
          <w:szCs w:val="22"/>
        </w:rPr>
        <w:t>El principal interés de la ingeniería de procesos es la evolución de sí misma hasta alcanzar los resultados más satisfactorios posibles. De esta forma, su función principal pasa por dotar a las personas que están involucradas en dichos procesos de las capacidades necesarias para que se lleve a cabo la mejora y sean lo más eficaces posible.</w:t>
      </w:r>
    </w:p>
    <w:p w14:paraId="00000059" w14:textId="1E847F87" w:rsidR="00752DAA" w:rsidRDefault="00BF75C2" w:rsidP="00045AE0">
      <w:pPr>
        <w:pStyle w:val="Ttulo4"/>
        <w:numPr>
          <w:ilvl w:val="3"/>
          <w:numId w:val="33"/>
        </w:numPr>
        <w:ind w:left="1928" w:hanging="1077"/>
      </w:pPr>
      <w:bookmarkStart w:id="39" w:name="_Toc51262871"/>
      <w:r w:rsidRPr="00D10552">
        <w:t>Descripción</w:t>
      </w:r>
      <w:r>
        <w:t xml:space="preserve"> del proceso</w:t>
      </w:r>
      <w:bookmarkEnd w:id="39"/>
    </w:p>
    <w:p w14:paraId="0000005A" w14:textId="5BEC4665" w:rsidR="00752DAA" w:rsidRDefault="00BF75C2" w:rsidP="00CA4162">
      <w:pPr>
        <w:spacing w:line="360" w:lineRule="auto"/>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w:t>
      </w:r>
      <w:r w:rsidR="00CA4162">
        <w:rPr>
          <w:color w:val="000000"/>
        </w:rPr>
        <w:t>Guzmán</w:t>
      </w:r>
      <w:r>
        <w:rPr>
          <w:color w:val="000000"/>
        </w:rPr>
        <w:t xml:space="preserve"> </w:t>
      </w:r>
      <w:r w:rsidR="00CA4162">
        <w:rPr>
          <w:color w:val="000000"/>
        </w:rPr>
        <w:t>(2015</w:t>
      </w:r>
      <w:r>
        <w:rPr>
          <w:color w:val="000000"/>
        </w:rPr>
        <w:t xml:space="preserve">) dice: </w:t>
      </w:r>
    </w:p>
    <w:p w14:paraId="0000005B" w14:textId="77777777" w:rsidR="00752DAA" w:rsidRDefault="00BF75C2" w:rsidP="00CA4162">
      <w:pPr>
        <w:spacing w:line="360" w:lineRule="auto"/>
        <w:ind w:left="283"/>
        <w:rPr>
          <w:color w:val="000000"/>
          <w:sz w:val="22"/>
          <w:szCs w:val="22"/>
        </w:rPr>
      </w:pPr>
      <w:r>
        <w:rPr>
          <w:color w:val="000000"/>
          <w:sz w:val="22"/>
          <w:szCs w:val="22"/>
        </w:rPr>
        <w:lastRenderedPageBreak/>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0000005C" w14:textId="77777777" w:rsidR="00752DAA" w:rsidRDefault="00BF75C2" w:rsidP="00CA4162">
      <w:pPr>
        <w:spacing w:line="360" w:lineRule="auto"/>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0000005E" w14:textId="454ECA37" w:rsidR="00752DAA" w:rsidRDefault="00BF75C2" w:rsidP="00045AE0">
      <w:pPr>
        <w:pStyle w:val="Ttulo4"/>
        <w:numPr>
          <w:ilvl w:val="3"/>
          <w:numId w:val="33"/>
        </w:numPr>
        <w:ind w:left="1928" w:hanging="1077"/>
      </w:pPr>
      <w:bookmarkStart w:id="40" w:name="_Toc51262872"/>
      <w:r>
        <w:t>Obras físicas</w:t>
      </w:r>
      <w:bookmarkEnd w:id="40"/>
    </w:p>
    <w:p w14:paraId="0000005F" w14:textId="77777777" w:rsidR="00752DAA" w:rsidRDefault="00BF75C2" w:rsidP="00CA4162">
      <w:pPr>
        <w:spacing w:line="360" w:lineRule="auto"/>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0000060" w14:textId="77777777" w:rsidR="00752DAA" w:rsidRDefault="00BF75C2" w:rsidP="00CA4162">
      <w:pPr>
        <w:spacing w:line="360" w:lineRule="auto"/>
        <w:rPr>
          <w:color w:val="000000"/>
        </w:rPr>
      </w:pPr>
      <w:r>
        <w:rPr>
          <w:color w:val="000000"/>
        </w:rPr>
        <w:t>Sotelo (2016) dice:</w:t>
      </w:r>
    </w:p>
    <w:p w14:paraId="00000062" w14:textId="15862771" w:rsidR="00752DAA" w:rsidRDefault="00BF75C2" w:rsidP="00D10552">
      <w:pPr>
        <w:spacing w:line="360" w:lineRule="auto"/>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00000063" w14:textId="795C27A5" w:rsidR="00752DAA" w:rsidRDefault="00BF75C2" w:rsidP="00045AE0">
      <w:pPr>
        <w:pStyle w:val="Ttulo4"/>
        <w:numPr>
          <w:ilvl w:val="3"/>
          <w:numId w:val="33"/>
        </w:numPr>
        <w:ind w:left="1928" w:hanging="1077"/>
      </w:pPr>
      <w:bookmarkStart w:id="41" w:name="_Toc51262873"/>
      <w:r>
        <w:t>Equipamiento</w:t>
      </w:r>
      <w:bookmarkEnd w:id="41"/>
    </w:p>
    <w:p w14:paraId="00000064" w14:textId="77777777" w:rsidR="00752DAA" w:rsidRDefault="00BF75C2" w:rsidP="00CA4162">
      <w:pPr>
        <w:spacing w:line="360" w:lineRule="auto"/>
        <w:rPr>
          <w:color w:val="000000"/>
        </w:rPr>
      </w:pPr>
      <w:r>
        <w:rPr>
          <w:color w:val="000000"/>
        </w:rPr>
        <w:t>por inversión en equipamiento se entenderán todas las inversiones que permitan la operación normal de la planta de la empresa creada por el proyecto. En este caso estamos hablando de maquinaria, herramientas, vehículos, mobiliario y equipos en general según  Gonzales Navarro (2010) afirma:</w:t>
      </w:r>
    </w:p>
    <w:p w14:paraId="00000065" w14:textId="77777777" w:rsidR="00752DAA" w:rsidRDefault="00BF75C2" w:rsidP="00CA4162">
      <w:pPr>
        <w:spacing w:line="360" w:lineRule="auto"/>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00000066" w14:textId="77777777" w:rsidR="00752DAA" w:rsidRDefault="00BF75C2" w:rsidP="00CA4162">
      <w:pPr>
        <w:spacing w:line="360" w:lineRule="auto"/>
        <w:rPr>
          <w:color w:val="000000"/>
        </w:rPr>
      </w:pPr>
      <w:r>
        <w:rPr>
          <w:color w:val="000000"/>
        </w:rPr>
        <w:t xml:space="preserve">     esto implica salida de flujos de caja (Inversiones) y de la calidad de la información, depende en gran medida tomar decisiones acertadas acerca de la </w:t>
      </w:r>
      <w:r>
        <w:rPr>
          <w:color w:val="000000"/>
        </w:rPr>
        <w:lastRenderedPageBreak/>
        <w:t>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0000067" w14:textId="09FEDB18" w:rsidR="00752DAA" w:rsidRDefault="00BF75C2" w:rsidP="00045AE0">
      <w:pPr>
        <w:pStyle w:val="Ttulo4"/>
        <w:numPr>
          <w:ilvl w:val="3"/>
          <w:numId w:val="33"/>
        </w:numPr>
        <w:ind w:left="1928" w:hanging="1077"/>
      </w:pPr>
      <w:bookmarkStart w:id="42" w:name="_Toc51262874"/>
      <w:r>
        <w:t>Distribución de planta</w:t>
      </w:r>
      <w:bookmarkEnd w:id="42"/>
    </w:p>
    <w:p w14:paraId="00000068" w14:textId="432FFF7B" w:rsidR="00752DAA" w:rsidRPr="00CA4162" w:rsidRDefault="00BF75C2" w:rsidP="00CA4162">
      <w:pPr>
        <w:spacing w:line="360" w:lineRule="auto"/>
        <w:rPr>
          <w:color w:val="000000"/>
        </w:rPr>
      </w:pPr>
      <w:r w:rsidRPr="00CA4162">
        <w:rPr>
          <w:color w:val="000000"/>
        </w:rPr>
        <w:t xml:space="preserve"> es un concepto relacionado con la disposición de las máquinas, los departamentos, las estaciones de trabajo, las áreas de almacenamiento, los pasillos y los espacios comunes dentro de una instalación productiva propuesta o ya existente </w:t>
      </w:r>
      <w:r w:rsidR="00CA4162" w:rsidRPr="00CA4162">
        <w:rPr>
          <w:color w:val="000000"/>
        </w:rPr>
        <w:t>García</w:t>
      </w:r>
      <w:r w:rsidRPr="00CA4162">
        <w:rPr>
          <w:color w:val="000000"/>
        </w:rPr>
        <w:t xml:space="preserve"> Sabater (2005)  dice:</w:t>
      </w:r>
    </w:p>
    <w:p w14:paraId="0000006B" w14:textId="174F4151" w:rsidR="00752DAA" w:rsidRPr="00CA4162" w:rsidRDefault="00BF75C2" w:rsidP="00CA4162">
      <w:pPr>
        <w:spacing w:line="360" w:lineRule="auto"/>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000006C" w14:textId="77777777" w:rsidR="00752DAA" w:rsidRPr="00CA4162" w:rsidRDefault="00BF75C2" w:rsidP="00CA4162">
      <w:pPr>
        <w:spacing w:line="360" w:lineRule="auto"/>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0000006D" w14:textId="77777777" w:rsidR="00752DAA" w:rsidRDefault="00BF75C2" w:rsidP="00045AE0">
      <w:pPr>
        <w:pStyle w:val="Ttulo3"/>
        <w:numPr>
          <w:ilvl w:val="2"/>
          <w:numId w:val="33"/>
        </w:numPr>
        <w:ind w:left="1570"/>
      </w:pPr>
      <w:bookmarkStart w:id="43" w:name="_Toc51262875"/>
      <w:r>
        <w:t>Análisis organizacional</w:t>
      </w:r>
      <w:bookmarkEnd w:id="43"/>
    </w:p>
    <w:p w14:paraId="0000006E" w14:textId="77777777" w:rsidR="00752DAA" w:rsidRDefault="00BF75C2">
      <w:pPr>
        <w:spacing w:line="360" w:lineRule="auto"/>
        <w:rPr>
          <w:color w:val="000000"/>
        </w:rPr>
      </w:pPr>
      <w:r>
        <w:rPr>
          <w:color w:val="000000"/>
        </w:rPr>
        <w:t>es una disciplina que ofrece ciertos modelos para el abordaje y el tratamiento de problemas en sistemas organizativos, de acuerdo con las características de la misión, de la cultura, de las personas, del trabajo y del contexto externo de cada organización García (1997) dice:</w:t>
      </w:r>
    </w:p>
    <w:p w14:paraId="0000006F" w14:textId="77777777" w:rsidR="00752DAA" w:rsidRDefault="00BF75C2">
      <w:pPr>
        <w:spacing w:line="360" w:lineRule="auto"/>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00000070" w14:textId="77777777" w:rsidR="00752DAA" w:rsidRDefault="00BF75C2">
      <w:pPr>
        <w:spacing w:line="360" w:lineRule="auto"/>
        <w:rPr>
          <w:color w:val="000000"/>
        </w:rPr>
      </w:pPr>
      <w:r>
        <w:rPr>
          <w:color w:val="000000"/>
        </w:rPr>
        <w:t xml:space="preserve">     Esta disciplina contribuye al abordaje y al tratamiento de cuestiones claves que determinan, directa o indirectamente el desempeño organizacional El Análisis </w:t>
      </w:r>
      <w:r>
        <w:rPr>
          <w:color w:val="000000"/>
        </w:rPr>
        <w:lastRenderedPageBreak/>
        <w:t>Organizacional es un intento para resolver problemas relacionados con situaciones que se presentan en una organización.</w:t>
      </w:r>
    </w:p>
    <w:p w14:paraId="00000071" w14:textId="77777777" w:rsidR="00752DAA" w:rsidRDefault="00BF75C2" w:rsidP="003D257F">
      <w:r>
        <w:t xml:space="preserve">     Ana Aguirre (2016) afirma que:</w:t>
      </w:r>
    </w:p>
    <w:p w14:paraId="00000075" w14:textId="19178159" w:rsidR="00752DAA" w:rsidRPr="003D257F" w:rsidRDefault="00BF75C2" w:rsidP="003D257F">
      <w:pPr>
        <w:spacing w:line="360" w:lineRule="auto"/>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0000076" w14:textId="60776DF1" w:rsidR="00752DAA" w:rsidRDefault="00BF75C2" w:rsidP="00045AE0">
      <w:pPr>
        <w:pStyle w:val="Ttulo4"/>
        <w:numPr>
          <w:ilvl w:val="3"/>
          <w:numId w:val="33"/>
        </w:numPr>
        <w:ind w:left="1928" w:hanging="1077"/>
      </w:pPr>
      <w:bookmarkStart w:id="44" w:name="_Toc51262876"/>
      <w:r>
        <w:t>Estructura organizacional</w:t>
      </w:r>
      <w:bookmarkEnd w:id="44"/>
    </w:p>
    <w:p w14:paraId="00000077" w14:textId="1F1E5A43" w:rsidR="00752DAA" w:rsidRDefault="00BF75C2" w:rsidP="003D257F">
      <w:r>
        <w:t xml:space="preserve">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w:t>
      </w:r>
      <w:r w:rsidR="003D257F">
        <w:t>Meléndez</w:t>
      </w:r>
      <w:r>
        <w:t xml:space="preserve"> (2015) dice:</w:t>
      </w:r>
    </w:p>
    <w:p w14:paraId="00000078" w14:textId="77777777" w:rsidR="00752DAA" w:rsidRDefault="00BF75C2">
      <w:pPr>
        <w:spacing w:line="360" w:lineRule="auto"/>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0000079" w14:textId="77777777" w:rsidR="00752DAA" w:rsidRDefault="00BF75C2" w:rsidP="003D257F">
      <w:r>
        <w:t xml:space="preserve">     Su diseño es abstracto y sistemático, y nos otorga una idea formal de la empresa u organización, con un rol informativo. Diferencia los niveles jerárquicos y nos da la relación entre ellos.</w:t>
      </w:r>
    </w:p>
    <w:p w14:paraId="0000007A" w14:textId="3779A971" w:rsidR="00752DAA" w:rsidRDefault="00BF75C2" w:rsidP="00045AE0">
      <w:pPr>
        <w:pStyle w:val="Ttulo4"/>
        <w:numPr>
          <w:ilvl w:val="3"/>
          <w:numId w:val="33"/>
        </w:numPr>
        <w:ind w:left="1928" w:hanging="1077"/>
      </w:pPr>
      <w:bookmarkStart w:id="45" w:name="_Toc51262877"/>
      <w:r>
        <w:t>Políticas internas de la empresa</w:t>
      </w:r>
      <w:bookmarkEnd w:id="45"/>
    </w:p>
    <w:p w14:paraId="0000007B" w14:textId="77777777" w:rsidR="00752DAA" w:rsidRDefault="00BF75C2" w:rsidP="003D257F">
      <w:pPr>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0000007C" w14:textId="77777777" w:rsidR="00752DAA" w:rsidRDefault="00BF75C2">
      <w:pPr>
        <w:spacing w:line="360" w:lineRule="auto"/>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0000007D" w14:textId="77777777" w:rsidR="00752DAA" w:rsidRDefault="00BF75C2" w:rsidP="003D257F">
      <w:pPr>
        <w:rPr>
          <w:highlight w:val="white"/>
        </w:rPr>
      </w:pPr>
      <w:r>
        <w:rPr>
          <w:highlight w:val="white"/>
        </w:rPr>
        <w:t xml:space="preserve">    Otro factor importante de las políticas es que nos permiten definir objetivos amplios acerca de qué tipo de empresa queremos llegar a ser. </w:t>
      </w:r>
    </w:p>
    <w:p w14:paraId="0000007E" w14:textId="77777777" w:rsidR="00752DAA" w:rsidRDefault="00BF75C2" w:rsidP="00045AE0">
      <w:pPr>
        <w:pStyle w:val="Ttulo3"/>
        <w:numPr>
          <w:ilvl w:val="2"/>
          <w:numId w:val="33"/>
        </w:numPr>
        <w:ind w:left="1287"/>
        <w:rPr>
          <w:highlight w:val="white"/>
        </w:rPr>
      </w:pPr>
      <w:bookmarkStart w:id="46" w:name="_Toc51262878"/>
      <w:r>
        <w:rPr>
          <w:highlight w:val="white"/>
        </w:rPr>
        <w:lastRenderedPageBreak/>
        <w:t>Marco legal</w:t>
      </w:r>
      <w:bookmarkEnd w:id="46"/>
    </w:p>
    <w:p w14:paraId="0000007F" w14:textId="1AA9EBED" w:rsidR="00752DAA" w:rsidRDefault="00BF75C2" w:rsidP="003D257F">
      <w:pPr>
        <w:rPr>
          <w:highlight w:val="white"/>
        </w:rPr>
      </w:pPr>
      <w:r>
        <w:rPr>
          <w:highlight w:val="white"/>
        </w:rPr>
        <w:t xml:space="preserve">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w:t>
      </w:r>
      <w:r w:rsidR="003D257F">
        <w:rPr>
          <w:highlight w:val="white"/>
        </w:rPr>
        <w:t>M</w:t>
      </w:r>
      <w:r>
        <w:rPr>
          <w:highlight w:val="white"/>
        </w:rPr>
        <w:t xml:space="preserve">arco </w:t>
      </w:r>
      <w:r w:rsidR="003D257F">
        <w:rPr>
          <w:highlight w:val="white"/>
        </w:rPr>
        <w:t>Hernández (2017</w:t>
      </w:r>
      <w:r>
        <w:rPr>
          <w:highlight w:val="white"/>
        </w:rPr>
        <w:t>) dice:</w:t>
      </w:r>
    </w:p>
    <w:p w14:paraId="00000080" w14:textId="77777777" w:rsidR="00752DAA" w:rsidRDefault="00BF75C2">
      <w:pPr>
        <w:spacing w:line="360" w:lineRule="auto"/>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00000081" w14:textId="77777777" w:rsidR="00752DAA" w:rsidRDefault="00BF75C2">
      <w:pPr>
        <w:spacing w:line="360" w:lineRule="auto"/>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constituyentes, obedece más a la necesidad de encauzar el delineamiento de un proyecto, en este caso, del desarrollo económico y social del país.</w:t>
      </w:r>
    </w:p>
    <w:p w14:paraId="0000009A" w14:textId="68C7DA01" w:rsidR="00752DAA" w:rsidRDefault="00BF75C2" w:rsidP="002D67F8">
      <w:pPr>
        <w:pStyle w:val="Ttulo2"/>
      </w:pPr>
      <w:bookmarkStart w:id="47" w:name="_Toc51262879"/>
      <w:r w:rsidRPr="00A64E4D">
        <w:t>Estudio</w:t>
      </w:r>
      <w:r>
        <w:t xml:space="preserve"> </w:t>
      </w:r>
      <w:r w:rsidRPr="00A64E4D">
        <w:t>Económico</w:t>
      </w:r>
      <w:r>
        <w:t>-financiero</w:t>
      </w:r>
      <w:bookmarkEnd w:id="47"/>
    </w:p>
    <w:p w14:paraId="56035498" w14:textId="58D12B33" w:rsidR="000274E9" w:rsidRDefault="000274E9" w:rsidP="000274E9"/>
    <w:p w14:paraId="6B733784" w14:textId="45F3C0E1" w:rsidR="000274E9" w:rsidRPr="000274E9" w:rsidRDefault="000274E9" w:rsidP="00045AE0">
      <w:pPr>
        <w:pStyle w:val="Ttulo3"/>
        <w:numPr>
          <w:ilvl w:val="2"/>
          <w:numId w:val="33"/>
        </w:numPr>
        <w:ind w:left="1287"/>
      </w:pPr>
      <w:bookmarkStart w:id="48" w:name="_Toc51262880"/>
      <w:r>
        <w:t>Estructura de costos</w:t>
      </w:r>
      <w:bookmarkEnd w:id="48"/>
    </w:p>
    <w:p w14:paraId="0000009B" w14:textId="5639D877" w:rsidR="00752DAA" w:rsidRDefault="00BF75C2" w:rsidP="00045AE0">
      <w:pPr>
        <w:pStyle w:val="Ttulo4"/>
        <w:numPr>
          <w:ilvl w:val="3"/>
          <w:numId w:val="33"/>
        </w:numPr>
        <w:ind w:left="1928" w:hanging="1077"/>
      </w:pPr>
      <w:bookmarkStart w:id="49" w:name="_Toc51262881"/>
      <w:r w:rsidRPr="00112BB9">
        <w:t>Costos</w:t>
      </w:r>
      <w:r>
        <w:t xml:space="preserve"> Fijos</w:t>
      </w:r>
      <w:bookmarkEnd w:id="49"/>
    </w:p>
    <w:p w14:paraId="0000009C" w14:textId="77777777" w:rsidR="00752DAA" w:rsidRDefault="00BF75C2" w:rsidP="00112BB9">
      <w:r>
        <w:t>Los costos fijos son aquellos que permanecen constante durante un periodo determinado, sin importar el volumen de producción de la empresa o negocio. (Ralph S) comenta que:</w:t>
      </w:r>
    </w:p>
    <w:p w14:paraId="0000009D" w14:textId="77777777" w:rsidR="00752DAA" w:rsidRDefault="00BF75C2" w:rsidP="00112BB9">
      <w:pPr>
        <w:widowControl w:val="0"/>
        <w:spacing w:after="0" w:line="360" w:lineRule="auto"/>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0000009E" w14:textId="77777777" w:rsidR="00752DAA" w:rsidRDefault="00BF75C2" w:rsidP="00045AE0">
      <w:pPr>
        <w:pStyle w:val="Ttulo4"/>
        <w:numPr>
          <w:ilvl w:val="3"/>
          <w:numId w:val="33"/>
        </w:numPr>
        <w:ind w:left="1928" w:hanging="1077"/>
      </w:pPr>
      <w:bookmarkStart w:id="50" w:name="_Toc51262882"/>
      <w:r>
        <w:t>Costos variables</w:t>
      </w:r>
      <w:bookmarkEnd w:id="50"/>
    </w:p>
    <w:p w14:paraId="0000009F" w14:textId="35AAC0CE" w:rsidR="00752DAA" w:rsidRPr="00112BB9" w:rsidRDefault="00BF75C2" w:rsidP="00112BB9">
      <w:r w:rsidRPr="00112BB9">
        <w:t xml:space="preserve">Los costos variables de diferencian de los fijos en que </w:t>
      </w:r>
      <w:r w:rsidR="00112BB9" w:rsidRPr="00112BB9">
        <w:t>están</w:t>
      </w:r>
      <w:r w:rsidRPr="00112BB9">
        <w:t xml:space="preserve"> sujeto a la actividad de la empresa, esto quiere decir que si hay un cambio de volumen del negocio o en la </w:t>
      </w:r>
      <w:r w:rsidR="00112BB9" w:rsidRPr="00112BB9">
        <w:t>producción</w:t>
      </w:r>
      <w:r w:rsidRPr="00112BB9">
        <w:t xml:space="preserve"> estos costos se </w:t>
      </w:r>
      <w:r w:rsidR="00112BB9" w:rsidRPr="00112BB9">
        <w:t>verán</w:t>
      </w:r>
      <w:r w:rsidRPr="00112BB9">
        <w:t xml:space="preserve"> afectados.</w:t>
      </w:r>
    </w:p>
    <w:p w14:paraId="000000A0" w14:textId="0287EE0F" w:rsidR="00752DAA" w:rsidRDefault="00112BB9" w:rsidP="00112BB9">
      <w:r>
        <w:t xml:space="preserve">     </w:t>
      </w:r>
      <w:r w:rsidR="00BF75C2">
        <w:t xml:space="preserve">Para </w:t>
      </w:r>
      <w:r>
        <w:t>Becker</w:t>
      </w:r>
      <w:r w:rsidR="00BF75C2">
        <w:t xml:space="preserve"> Jacobsen &amp; </w:t>
      </w:r>
      <w:r>
        <w:t>Ramírez</w:t>
      </w:r>
      <w:r w:rsidR="00BF75C2">
        <w:t xml:space="preserve"> Noel:</w:t>
      </w:r>
    </w:p>
    <w:p w14:paraId="000000A1" w14:textId="77777777" w:rsidR="00752DAA" w:rsidRDefault="00BF75C2" w:rsidP="00112BB9">
      <w:pPr>
        <w:widowControl w:val="0"/>
        <w:spacing w:after="0" w:line="360" w:lineRule="auto"/>
        <w:ind w:left="283"/>
        <w:rPr>
          <w:color w:val="000000"/>
          <w:sz w:val="22"/>
          <w:szCs w:val="22"/>
        </w:rPr>
      </w:pPr>
      <w:r>
        <w:rPr>
          <w:color w:val="000000"/>
          <w:sz w:val="22"/>
          <w:szCs w:val="22"/>
        </w:rPr>
        <w:lastRenderedPageBreak/>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000000A2" w14:textId="1BFD87FE" w:rsidR="00752DAA" w:rsidRPr="00112BB9" w:rsidRDefault="00BF75C2" w:rsidP="00045AE0">
      <w:pPr>
        <w:pStyle w:val="Ttulo4"/>
        <w:numPr>
          <w:ilvl w:val="3"/>
          <w:numId w:val="33"/>
        </w:numPr>
        <w:ind w:left="1928" w:hanging="1077"/>
      </w:pPr>
      <w:bookmarkStart w:id="51" w:name="_Toc51262883"/>
      <w:r>
        <w:t xml:space="preserve">Gastos de </w:t>
      </w:r>
      <w:r w:rsidRPr="00112BB9">
        <w:t>ad</w:t>
      </w:r>
      <w:r w:rsidR="00112BB9" w:rsidRPr="00112BB9">
        <w:t>ministración</w:t>
      </w:r>
      <w:r w:rsidRPr="00112BB9">
        <w:t>.</w:t>
      </w:r>
      <w:bookmarkEnd w:id="51"/>
    </w:p>
    <w:p w14:paraId="000000A3" w14:textId="77777777" w:rsidR="00752DAA" w:rsidRDefault="00BF75C2" w:rsidP="00112BB9">
      <w:r>
        <w:t>Riquelme (2019) Dice:</w:t>
      </w:r>
    </w:p>
    <w:p w14:paraId="000000A4" w14:textId="77777777" w:rsidR="00752DAA" w:rsidRDefault="00BF75C2" w:rsidP="00112BB9">
      <w:pPr>
        <w:widowControl w:val="0"/>
        <w:spacing w:after="0" w:line="360" w:lineRule="auto"/>
        <w:ind w:left="283"/>
        <w:rPr>
          <w:color w:val="000000"/>
          <w:sz w:val="22"/>
          <w:szCs w:val="22"/>
        </w:rPr>
      </w:pPr>
      <w:r>
        <w:rPr>
          <w:color w:val="000000"/>
          <w:sz w:val="22"/>
          <w:szCs w:val="22"/>
        </w:rPr>
        <w:t>Los gastos administrativos son los gastos en los que incurre una empresa que no están directamente vinculados a una función elemental como la fabricación, la producción o las ventas. Estos gastos están relacionados con la organización en su conjunto en lugar de un departamento individual. Los salarios de los altos ejecutivos y los costos de los servicios generales como la contabilidad son ejemplos de gastos administrativos (par.1).</w:t>
      </w:r>
    </w:p>
    <w:p w14:paraId="000000A5" w14:textId="51A8B619" w:rsidR="00752DAA" w:rsidRDefault="00BF75C2" w:rsidP="00112BB9">
      <w:r>
        <w:t xml:space="preserve">     Estos gastos </w:t>
      </w:r>
      <w:r w:rsidR="00112BB9" w:rsidRPr="00112BB9">
        <w:t>serían</w:t>
      </w:r>
      <w:r w:rsidRPr="00112BB9">
        <w:t>,</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000000A6" w14:textId="77777777" w:rsidR="00752DAA" w:rsidRDefault="00BF75C2" w:rsidP="00045AE0">
      <w:pPr>
        <w:pStyle w:val="Ttulo3"/>
        <w:numPr>
          <w:ilvl w:val="2"/>
          <w:numId w:val="33"/>
        </w:numPr>
        <w:ind w:left="1287"/>
      </w:pPr>
      <w:bookmarkStart w:id="52" w:name="_Toc51262884"/>
      <w:r>
        <w:t>Gastos de ventas</w:t>
      </w:r>
      <w:bookmarkEnd w:id="52"/>
    </w:p>
    <w:p w14:paraId="000000A7" w14:textId="77777777" w:rsidR="00752DAA" w:rsidRDefault="00BF75C2" w:rsidP="00112BB9">
      <w:r>
        <w:t>Son todos aquellos gastos que nacen como consecuencia de la venta de un producto o servicio, ósea son gastos que se producen únicamente al momento de hacer una venta, por ejemplo: Los sueldos y comisiones, publicidad o promoción del producto, etc.</w:t>
      </w:r>
    </w:p>
    <w:p w14:paraId="000000A8" w14:textId="2B62FE9A" w:rsidR="00752DAA" w:rsidRDefault="00112BB9" w:rsidP="00112BB9">
      <w:r>
        <w:t xml:space="preserve">     </w:t>
      </w:r>
      <w:r w:rsidR="00BF75C2">
        <w:t>Según Castaño, Oscar J (2009) son:</w:t>
      </w:r>
    </w:p>
    <w:p w14:paraId="000000A9" w14:textId="77777777" w:rsidR="00752DAA" w:rsidRDefault="00BF75C2" w:rsidP="00112BB9">
      <w:pPr>
        <w:widowControl w:val="0"/>
        <w:spacing w:after="0" w:line="360" w:lineRule="auto"/>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000000AA" w14:textId="77777777" w:rsidR="00752DAA" w:rsidRDefault="00BF75C2" w:rsidP="00045AE0">
      <w:pPr>
        <w:pStyle w:val="Ttulo4"/>
        <w:numPr>
          <w:ilvl w:val="3"/>
          <w:numId w:val="33"/>
        </w:numPr>
        <w:ind w:left="1928" w:hanging="1077"/>
      </w:pPr>
      <w:bookmarkStart w:id="53" w:name="_Toc51262885"/>
      <w:r>
        <w:t>Gastos financieros</w:t>
      </w:r>
      <w:bookmarkEnd w:id="53"/>
    </w:p>
    <w:p w14:paraId="000000AB" w14:textId="77777777" w:rsidR="00752DAA" w:rsidRDefault="00BF75C2" w:rsidP="00112BB9">
      <w:r>
        <w:t xml:space="preserve">Fernández (2014) nos comenta: </w:t>
      </w:r>
    </w:p>
    <w:p w14:paraId="000000AC" w14:textId="77777777" w:rsidR="00752DAA" w:rsidRDefault="00BF75C2" w:rsidP="00112BB9">
      <w:pPr>
        <w:widowControl w:val="0"/>
        <w:spacing w:after="0" w:line="360" w:lineRule="auto"/>
        <w:ind w:left="283"/>
        <w:rPr>
          <w:color w:val="000000"/>
          <w:sz w:val="22"/>
          <w:szCs w:val="22"/>
        </w:rPr>
      </w:pPr>
      <w:r>
        <w:rPr>
          <w:color w:val="000000"/>
          <w:sz w:val="22"/>
          <w:szCs w:val="22"/>
        </w:rPr>
        <w:t xml:space="preserve">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w:t>
      </w:r>
      <w:r>
        <w:rPr>
          <w:color w:val="000000"/>
          <w:sz w:val="22"/>
          <w:szCs w:val="22"/>
        </w:rPr>
        <w:lastRenderedPageBreak/>
        <w:t>resultados (par.1).</w:t>
      </w:r>
    </w:p>
    <w:p w14:paraId="000000AD" w14:textId="77777777" w:rsidR="00752DAA" w:rsidRDefault="00BF75C2" w:rsidP="00112BB9">
      <w:r>
        <w:t xml:space="preserve">     Además, agrega:</w:t>
      </w:r>
    </w:p>
    <w:p w14:paraId="000000AE" w14:textId="77777777" w:rsidR="00752DAA" w:rsidRDefault="00BF75C2" w:rsidP="00112BB9">
      <w:pPr>
        <w:widowControl w:val="0"/>
        <w:spacing w:after="0" w:line="360" w:lineRule="auto"/>
        <w:ind w:left="283"/>
        <w:rPr>
          <w:color w:val="000000"/>
          <w:sz w:val="22"/>
          <w:szCs w:val="22"/>
        </w:rPr>
      </w:pPr>
      <w:r>
        <w:rPr>
          <w:color w:val="000000"/>
          <w:sz w:val="22"/>
          <w:szCs w:val="22"/>
        </w:rPr>
        <w:t>Los gastos financieros más frecuentes son las comisiones y los intereses. Las comisiones suelen originarse en operaciones con bancos o entidades de crédito y los intereses suelen originarse en los préstamos. Todo préstamo contempla un cuadro de amortización en forma de cuotas.</w:t>
      </w:r>
    </w:p>
    <w:p w14:paraId="000000AF" w14:textId="77777777" w:rsidR="00752DAA" w:rsidRDefault="00BF75C2">
      <w:pPr>
        <w:widowControl w:val="0"/>
        <w:pBdr>
          <w:top w:val="nil"/>
          <w:left w:val="nil"/>
          <w:bottom w:val="nil"/>
          <w:right w:val="nil"/>
          <w:between w:val="nil"/>
        </w:pBdr>
        <w:spacing w:after="0" w:line="360" w:lineRule="auto"/>
        <w:ind w:left="720"/>
        <w:rPr>
          <w:color w:val="000000"/>
        </w:rPr>
      </w:pPr>
      <w:r>
        <w:rPr>
          <w:color w:val="000000"/>
        </w:rPr>
        <w:tab/>
      </w:r>
    </w:p>
    <w:p w14:paraId="000000B0" w14:textId="77777777" w:rsidR="00752DAA" w:rsidRDefault="00BF75C2" w:rsidP="00045AE0">
      <w:pPr>
        <w:pStyle w:val="Ttulo3"/>
        <w:numPr>
          <w:ilvl w:val="2"/>
          <w:numId w:val="33"/>
        </w:numPr>
        <w:ind w:left="1287"/>
      </w:pPr>
      <w:bookmarkStart w:id="54" w:name="_Toc51262886"/>
      <w:r>
        <w:t>Estructura inversión inicial</w:t>
      </w:r>
      <w:bookmarkEnd w:id="54"/>
    </w:p>
    <w:p w14:paraId="000000B1" w14:textId="6D3E7AED" w:rsidR="00752DAA" w:rsidRDefault="00BF75C2" w:rsidP="00112BB9">
      <w:r>
        <w:t xml:space="preserve">Helmut </w:t>
      </w:r>
      <w:proofErr w:type="spellStart"/>
      <w:r>
        <w:t>Sy</w:t>
      </w:r>
      <w:proofErr w:type="spellEnd"/>
      <w:r>
        <w:t xml:space="preserve"> Corvo</w:t>
      </w:r>
      <w:r w:rsidR="00112BB9">
        <w:t xml:space="preserve"> (</w:t>
      </w:r>
      <w:proofErr w:type="spellStart"/>
      <w:r w:rsidR="00112BB9">
        <w:t>s.f</w:t>
      </w:r>
      <w:proofErr w:type="spellEnd"/>
      <w:r>
        <w:t>) dice: &lt;&lt;Es el dinero que necesita el propietario de esa empresa para iniciar el negocio. Este dinero se utiliza para cubrir los costos iniciales, tales como la compra del edificio, compra de equipos y suministros, y la contratación de empleados&gt;&gt;(par.1).</w:t>
      </w:r>
    </w:p>
    <w:p w14:paraId="000000B2" w14:textId="77777777" w:rsidR="00752DAA" w:rsidRDefault="00BF75C2" w:rsidP="00112BB9">
      <w:r>
        <w:t>También agrega:</w:t>
      </w:r>
    </w:p>
    <w:p w14:paraId="000000B3" w14:textId="77777777" w:rsidR="00752DAA" w:rsidRDefault="00BF75C2" w:rsidP="00112BB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000000B4" w14:textId="77777777" w:rsidR="00752DAA" w:rsidRDefault="00BF75C2" w:rsidP="00112BB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000000B5" w14:textId="77777777" w:rsidR="00752DAA" w:rsidRDefault="00BF75C2" w:rsidP="00112BB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000000B7" w14:textId="129A1CC4" w:rsidR="00752DAA" w:rsidRPr="00112BB9" w:rsidRDefault="00BF75C2" w:rsidP="00112BB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000000B8" w14:textId="77777777" w:rsidR="00752DAA" w:rsidRDefault="00BF75C2" w:rsidP="00045AE0">
      <w:pPr>
        <w:pStyle w:val="Ttulo3"/>
        <w:numPr>
          <w:ilvl w:val="2"/>
          <w:numId w:val="33"/>
        </w:numPr>
        <w:ind w:left="1287"/>
      </w:pPr>
      <w:bookmarkStart w:id="55" w:name="_Toc51262887"/>
      <w:r>
        <w:t>Presupuesto de ingresos</w:t>
      </w:r>
      <w:bookmarkEnd w:id="55"/>
    </w:p>
    <w:p w14:paraId="000000B9" w14:textId="7DD2EA5D" w:rsidR="00752DAA" w:rsidRDefault="00BF75C2" w:rsidP="00112BB9">
      <w:r>
        <w:t xml:space="preserve">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w:t>
      </w:r>
      <w:r w:rsidR="00112BB9">
        <w:t>Gómez</w:t>
      </w:r>
      <w:r>
        <w:t>, 2003).</w:t>
      </w:r>
    </w:p>
    <w:p w14:paraId="000000BB" w14:textId="61E0D1A7" w:rsidR="00752DAA" w:rsidRDefault="00112BB9" w:rsidP="00112BB9">
      <w:r>
        <w:rPr>
          <w:color w:val="000000"/>
        </w:rPr>
        <w:t xml:space="preserve">     </w:t>
      </w:r>
      <w:r w:rsidR="00BF75C2">
        <w:t>(Pérez Porto Julián &amp; Gardey Ana, 2013) dice:</w:t>
      </w:r>
    </w:p>
    <w:p w14:paraId="000000BC" w14:textId="77777777" w:rsidR="00752DAA" w:rsidRDefault="00BF75C2" w:rsidP="00112BB9">
      <w:pPr>
        <w:widowControl w:val="0"/>
        <w:pBdr>
          <w:top w:val="nil"/>
          <w:left w:val="nil"/>
          <w:bottom w:val="nil"/>
          <w:right w:val="nil"/>
          <w:between w:val="nil"/>
        </w:pBdr>
        <w:spacing w:after="0" w:line="360" w:lineRule="auto"/>
        <w:ind w:left="283"/>
        <w:rPr>
          <w:color w:val="000000"/>
        </w:rPr>
      </w:pPr>
      <w:r>
        <w:rPr>
          <w:color w:val="000000"/>
          <w:sz w:val="22"/>
          <w:szCs w:val="22"/>
        </w:rPr>
        <w:t xml:space="preserve">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w:t>
      </w:r>
      <w:r>
        <w:rPr>
          <w:color w:val="000000"/>
          <w:sz w:val="22"/>
          <w:szCs w:val="22"/>
        </w:rPr>
        <w:lastRenderedPageBreak/>
        <w:t>determinado proyecto será rentable o no (par. 4).</w:t>
      </w:r>
    </w:p>
    <w:p w14:paraId="000000BF" w14:textId="043E76F2" w:rsidR="00752DAA" w:rsidRPr="00112BB9" w:rsidRDefault="00BF75C2" w:rsidP="00112BB9">
      <w:r>
        <w:t xml:space="preserve">     También, el mismo autor afirma: &lt;&lt;El presupuesto de ingresos, por otra parte, es imprescindible para saber si la organización en cuestión podrá hacer frente a los montos que aparecen en el presupuesto de gastos […]&gt;&gt; (par. 5).</w:t>
      </w:r>
    </w:p>
    <w:p w14:paraId="000000C0" w14:textId="77777777" w:rsidR="00752DAA" w:rsidRDefault="00BF75C2" w:rsidP="00045AE0">
      <w:pPr>
        <w:pStyle w:val="Ttulo4"/>
        <w:numPr>
          <w:ilvl w:val="3"/>
          <w:numId w:val="33"/>
        </w:numPr>
        <w:ind w:left="1928" w:hanging="1077"/>
      </w:pPr>
      <w:bookmarkStart w:id="56" w:name="_Toc51262888"/>
      <w:r>
        <w:t>Estados financieros</w:t>
      </w:r>
      <w:bookmarkEnd w:id="56"/>
    </w:p>
    <w:p w14:paraId="000000C1" w14:textId="77777777" w:rsidR="00752DAA" w:rsidRDefault="00BF75C2" w:rsidP="00112BB9">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000000C3" w14:textId="6D6666D6" w:rsidR="00752DAA" w:rsidRPr="000274E9" w:rsidRDefault="00BF75C2" w:rsidP="000274E9">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000000C4" w14:textId="77777777" w:rsidR="00752DAA" w:rsidRDefault="00BF75C2" w:rsidP="000274E9">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00000C5" w14:textId="77777777" w:rsidR="00752DAA" w:rsidRDefault="00BF75C2" w:rsidP="00045AE0">
      <w:pPr>
        <w:pStyle w:val="Ttulo4"/>
        <w:numPr>
          <w:ilvl w:val="3"/>
          <w:numId w:val="33"/>
        </w:numPr>
        <w:ind w:left="1928" w:hanging="1077"/>
      </w:pPr>
      <w:bookmarkStart w:id="57" w:name="_Toc51262889"/>
      <w:r>
        <w:t>Estado de flujo de efectivo</w:t>
      </w:r>
      <w:bookmarkEnd w:id="57"/>
    </w:p>
    <w:p w14:paraId="000000C6" w14:textId="77777777" w:rsidR="00752DAA" w:rsidRDefault="00BF75C2" w:rsidP="000274E9">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000000C7" w14:textId="7D687D24" w:rsidR="00752DAA" w:rsidRDefault="000274E9" w:rsidP="000274E9">
      <w:r>
        <w:t xml:space="preserve">     </w:t>
      </w:r>
      <w:r w:rsidR="00BF75C2">
        <w:t>estados financieros tengan elementos adicionales a los proporcionados por los otros estados financieros.</w:t>
      </w:r>
    </w:p>
    <w:p w14:paraId="000000C9" w14:textId="5EBEAEB4" w:rsidR="00752DAA" w:rsidRDefault="000274E9" w:rsidP="000274E9">
      <w:pPr>
        <w:widowControl w:val="0"/>
        <w:pBdr>
          <w:top w:val="nil"/>
          <w:left w:val="nil"/>
          <w:bottom w:val="nil"/>
          <w:right w:val="nil"/>
          <w:between w:val="nil"/>
        </w:pBdr>
        <w:spacing w:after="0" w:line="360" w:lineRule="auto"/>
        <w:rPr>
          <w:color w:val="000000"/>
        </w:rPr>
      </w:pPr>
      <w:r>
        <w:rPr>
          <w:color w:val="000000"/>
        </w:rPr>
        <w:t xml:space="preserve">     </w:t>
      </w:r>
      <w:r w:rsidR="00BF75C2">
        <w:rPr>
          <w:color w:val="000000"/>
        </w:rPr>
        <w:t>Así mismo, el estado de flujos de efectivo proporciona</w:t>
      </w:r>
    </w:p>
    <w:p w14:paraId="000000CB" w14:textId="75A36DBB" w:rsidR="00752DAA" w:rsidRPr="000274E9" w:rsidRDefault="00BF75C2" w:rsidP="000274E9">
      <w:r>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000000CC" w14:textId="77777777" w:rsidR="00752DAA" w:rsidRDefault="00BF75C2" w:rsidP="00045AE0">
      <w:pPr>
        <w:pStyle w:val="Ttulo4"/>
        <w:numPr>
          <w:ilvl w:val="3"/>
          <w:numId w:val="33"/>
        </w:numPr>
        <w:ind w:left="1928" w:hanging="1077"/>
      </w:pPr>
      <w:bookmarkStart w:id="58" w:name="_Toc51262890"/>
      <w:r>
        <w:t>Estado de resultado</w:t>
      </w:r>
      <w:bookmarkEnd w:id="58"/>
    </w:p>
    <w:p w14:paraId="000000CD" w14:textId="77777777" w:rsidR="00752DAA" w:rsidRDefault="00BF75C2" w:rsidP="00A64E4D">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w:t>
      </w:r>
      <w:r>
        <w:lastRenderedPageBreak/>
        <w:t xml:space="preserve">naturaleza realizada a lo largo del tiempo. Desde el punto de vista financiero, existe una importancia fundamental en determinar la correspondencia de ingresos, costos y gastos en diferentes periodos. </w:t>
      </w:r>
    </w:p>
    <w:p w14:paraId="000000CE" w14:textId="77777777" w:rsidR="00752DAA" w:rsidRDefault="00752DAA">
      <w:pPr>
        <w:widowControl w:val="0"/>
        <w:pBdr>
          <w:top w:val="nil"/>
          <w:left w:val="nil"/>
          <w:bottom w:val="nil"/>
          <w:right w:val="nil"/>
          <w:between w:val="nil"/>
        </w:pBdr>
        <w:spacing w:after="0" w:line="360" w:lineRule="auto"/>
        <w:ind w:left="1134"/>
        <w:rPr>
          <w:color w:val="000000"/>
        </w:rPr>
      </w:pPr>
    </w:p>
    <w:p w14:paraId="000000CF" w14:textId="77777777" w:rsidR="00752DAA" w:rsidRDefault="00BF75C2" w:rsidP="00A64E4D">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000000D0" w14:textId="77777777" w:rsidR="00752DAA" w:rsidRDefault="00BF75C2" w:rsidP="00045AE0">
      <w:pPr>
        <w:pStyle w:val="Ttulo4"/>
        <w:numPr>
          <w:ilvl w:val="3"/>
          <w:numId w:val="33"/>
        </w:numPr>
        <w:ind w:left="1928" w:hanging="1077"/>
      </w:pPr>
      <w:bookmarkStart w:id="59" w:name="_Toc51262891"/>
      <w:r>
        <w:t>Balance general</w:t>
      </w:r>
      <w:bookmarkEnd w:id="59"/>
    </w:p>
    <w:p w14:paraId="000000D1" w14:textId="77777777" w:rsidR="00752DAA" w:rsidRDefault="00BF75C2" w:rsidP="000274E9">
      <w:r>
        <w:t>Elizalde (2019) explica:</w:t>
      </w:r>
    </w:p>
    <w:p w14:paraId="000000D2" w14:textId="77777777" w:rsidR="00752DAA" w:rsidRDefault="00BF75C2" w:rsidP="000274E9">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000000D3" w14:textId="77777777" w:rsidR="00752DAA" w:rsidRDefault="00752DAA">
      <w:pPr>
        <w:widowControl w:val="0"/>
        <w:pBdr>
          <w:top w:val="nil"/>
          <w:left w:val="nil"/>
          <w:bottom w:val="nil"/>
          <w:right w:val="nil"/>
          <w:between w:val="nil"/>
        </w:pBdr>
        <w:spacing w:after="0" w:line="360" w:lineRule="auto"/>
        <w:ind w:left="1134"/>
        <w:rPr>
          <w:color w:val="000000"/>
        </w:rPr>
      </w:pPr>
    </w:p>
    <w:p w14:paraId="000000D4" w14:textId="77777777" w:rsidR="00752DAA" w:rsidRDefault="00BF75C2" w:rsidP="00A64E4D">
      <w:r>
        <w:t xml:space="preserve">     El balance general es una imagen de la empresa en un momento determinado. Incluye los activos y pasivos, proporcionando información sobre el patrimonio neto de la empresa. En otras palabras, un balance general es un resumen de todo lo que tiene la empresa, de lo que debe, lo que le deben y de lo que realmente le pertenece a su propietario, a una fecha determinada (Cabello, Rodríguez, Rangel, &amp; Yépez, 2008).</w:t>
      </w:r>
    </w:p>
    <w:p w14:paraId="000000D5" w14:textId="77777777" w:rsidR="00752DAA" w:rsidRDefault="00BF75C2" w:rsidP="00045AE0">
      <w:pPr>
        <w:pStyle w:val="Ttulo3"/>
        <w:numPr>
          <w:ilvl w:val="2"/>
          <w:numId w:val="33"/>
        </w:numPr>
        <w:ind w:left="1287"/>
      </w:pPr>
      <w:bookmarkStart w:id="60" w:name="_Toc51262892"/>
      <w:r>
        <w:t>Indicadores financieros</w:t>
      </w:r>
      <w:bookmarkEnd w:id="60"/>
    </w:p>
    <w:p w14:paraId="000000D8" w14:textId="6A9003BE" w:rsidR="00752DAA" w:rsidRDefault="00BF75C2" w:rsidP="00A64E4D">
      <w:r>
        <w:t>Los indicadores financieros se utilizan para mostrar las relaciones que</w:t>
      </w:r>
      <w:r w:rsidR="00A64E4D">
        <w:t xml:space="preserve"> </w:t>
      </w:r>
      <w:r>
        <w:t>existen entre las diferentes cuentas de los estados financieros y sirven</w:t>
      </w:r>
      <w:r w:rsidR="00A64E4D">
        <w:t xml:space="preserve"> </w:t>
      </w:r>
      <w:r>
        <w:t>para analizar su liquidez, solvencia, rentabilidad y eficiencia operativa de</w:t>
      </w:r>
    </w:p>
    <w:p w14:paraId="000000D9" w14:textId="77777777" w:rsidR="00752DAA" w:rsidRDefault="00BF75C2">
      <w:pPr>
        <w:widowControl w:val="0"/>
        <w:pBdr>
          <w:top w:val="nil"/>
          <w:left w:val="nil"/>
          <w:bottom w:val="nil"/>
          <w:right w:val="nil"/>
          <w:between w:val="nil"/>
        </w:pBdr>
        <w:spacing w:after="0" w:line="360" w:lineRule="auto"/>
        <w:ind w:left="720"/>
        <w:rPr>
          <w:color w:val="000000"/>
        </w:rPr>
      </w:pPr>
      <w:r>
        <w:rPr>
          <w:color w:val="000000"/>
        </w:rPr>
        <w:t xml:space="preserve">una entidad. </w:t>
      </w:r>
    </w:p>
    <w:p w14:paraId="6C044F5A" w14:textId="77777777" w:rsidR="00A64E4D" w:rsidRDefault="00BF75C2" w:rsidP="00045AE0">
      <w:pPr>
        <w:pStyle w:val="Ttulo4"/>
        <w:numPr>
          <w:ilvl w:val="3"/>
          <w:numId w:val="33"/>
        </w:numPr>
        <w:ind w:left="1928" w:hanging="1077"/>
      </w:pPr>
      <w:r>
        <w:t xml:space="preserve">     </w:t>
      </w:r>
      <w:bookmarkStart w:id="61" w:name="_Toc51262893"/>
      <w:r>
        <w:t>Solvencia</w:t>
      </w:r>
      <w:bookmarkEnd w:id="61"/>
    </w:p>
    <w:p w14:paraId="000000DA" w14:textId="16739ABF" w:rsidR="00752DAA" w:rsidRDefault="00BF75C2" w:rsidP="00A64E4D">
      <w:r>
        <w:t>Capacidad para hacer frente a todos los compromisos financieros en el largo plazo. En el análisis de la solvencia deben incluirse todos los compromisos (a corto y a largo plazo) y todos los recursos (a corto y a largo plazo).</w:t>
      </w:r>
    </w:p>
    <w:p w14:paraId="277F437F" w14:textId="4A6FE1E7" w:rsidR="00A64E4D" w:rsidRDefault="00BF75C2" w:rsidP="00045AE0">
      <w:pPr>
        <w:pStyle w:val="Ttulo4"/>
        <w:numPr>
          <w:ilvl w:val="3"/>
          <w:numId w:val="33"/>
        </w:numPr>
        <w:ind w:left="1928" w:hanging="1077"/>
      </w:pPr>
      <w:r>
        <w:lastRenderedPageBreak/>
        <w:t xml:space="preserve">     </w:t>
      </w:r>
      <w:bookmarkStart w:id="62" w:name="_Toc51262894"/>
      <w:r>
        <w:t>Liquidez</w:t>
      </w:r>
      <w:bookmarkEnd w:id="62"/>
    </w:p>
    <w:p w14:paraId="000000DB" w14:textId="07E2EBDD" w:rsidR="00752DAA" w:rsidRDefault="00BF75C2" w:rsidP="00A64E4D">
      <w:r>
        <w:t>Sirve para medir la capacidad de pago en efectivo de una empresa para pagar sus obligaciones a corto plazo, en pocas palabras, es la facilidad con la que un activo puede convertirse en dinero en efectivo.</w:t>
      </w:r>
    </w:p>
    <w:p w14:paraId="3C06FA66" w14:textId="77777777" w:rsidR="00A64E4D" w:rsidRDefault="00BF75C2" w:rsidP="00045AE0">
      <w:pPr>
        <w:pStyle w:val="Ttulo4"/>
        <w:numPr>
          <w:ilvl w:val="3"/>
          <w:numId w:val="33"/>
        </w:numPr>
        <w:ind w:left="1928" w:hanging="1077"/>
      </w:pPr>
      <w:r>
        <w:t xml:space="preserve">     </w:t>
      </w:r>
      <w:bookmarkStart w:id="63" w:name="_Toc51262895"/>
      <w:r>
        <w:t>Eficiencia Operativa</w:t>
      </w:r>
      <w:bookmarkEnd w:id="63"/>
    </w:p>
    <w:p w14:paraId="000000DC" w14:textId="7F09F4F3" w:rsidR="00752DAA" w:rsidRDefault="00BF75C2">
      <w:pPr>
        <w:widowControl w:val="0"/>
        <w:pBdr>
          <w:top w:val="nil"/>
          <w:left w:val="nil"/>
          <w:bottom w:val="nil"/>
          <w:right w:val="nil"/>
          <w:between w:val="nil"/>
        </w:pBdr>
        <w:spacing w:after="0" w:line="360" w:lineRule="auto"/>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112832F7" w14:textId="77777777" w:rsidR="00A64E4D" w:rsidRDefault="00BF75C2" w:rsidP="00045AE0">
      <w:pPr>
        <w:pStyle w:val="Ttulo4"/>
        <w:numPr>
          <w:ilvl w:val="3"/>
          <w:numId w:val="33"/>
        </w:numPr>
        <w:ind w:left="1928" w:hanging="1077"/>
      </w:pPr>
      <w:r>
        <w:t xml:space="preserve">     </w:t>
      </w:r>
      <w:bookmarkStart w:id="64" w:name="_Toc51262896"/>
      <w:r>
        <w:t>Rentabilidad</w:t>
      </w:r>
      <w:bookmarkEnd w:id="64"/>
    </w:p>
    <w:p w14:paraId="000000DD" w14:textId="148A1A86" w:rsidR="00752DAA" w:rsidRDefault="00BF75C2" w:rsidP="00A64E4D">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000000DE" w14:textId="77777777" w:rsidR="00752DAA" w:rsidRDefault="00752DAA">
      <w:pPr>
        <w:widowControl w:val="0"/>
        <w:pBdr>
          <w:top w:val="nil"/>
          <w:left w:val="nil"/>
          <w:bottom w:val="nil"/>
          <w:right w:val="nil"/>
          <w:between w:val="nil"/>
        </w:pBdr>
        <w:spacing w:after="0" w:line="360" w:lineRule="auto"/>
        <w:ind w:left="720"/>
        <w:rPr>
          <w:color w:val="000000"/>
        </w:rPr>
      </w:pPr>
    </w:p>
    <w:p w14:paraId="000000DF" w14:textId="77777777" w:rsidR="00752DAA" w:rsidRDefault="00752DAA">
      <w:pPr>
        <w:widowControl w:val="0"/>
        <w:pBdr>
          <w:top w:val="nil"/>
          <w:left w:val="nil"/>
          <w:bottom w:val="nil"/>
          <w:right w:val="nil"/>
          <w:between w:val="nil"/>
        </w:pBdr>
        <w:spacing w:after="0" w:line="360" w:lineRule="auto"/>
        <w:rPr>
          <w:b/>
          <w:i/>
          <w:color w:val="000000"/>
        </w:rPr>
      </w:pPr>
    </w:p>
    <w:p w14:paraId="000000E0" w14:textId="77777777" w:rsidR="00752DAA" w:rsidRDefault="00BF75C2" w:rsidP="002D67F8">
      <w:pPr>
        <w:pStyle w:val="Ttulo2"/>
      </w:pPr>
      <w:bookmarkStart w:id="65" w:name="_Toc51262897"/>
      <w:r>
        <w:t>Impacto Ambiental</w:t>
      </w:r>
      <w:bookmarkEnd w:id="65"/>
      <w:r>
        <w:t xml:space="preserve"> </w:t>
      </w:r>
    </w:p>
    <w:p w14:paraId="000000E1" w14:textId="77777777" w:rsidR="00752DAA" w:rsidRDefault="00BF75C2" w:rsidP="00045AE0">
      <w:pPr>
        <w:pStyle w:val="Ttulo3"/>
        <w:numPr>
          <w:ilvl w:val="2"/>
          <w:numId w:val="33"/>
        </w:numPr>
        <w:ind w:left="1287"/>
      </w:pPr>
      <w:bookmarkStart w:id="66" w:name="_Toc51262898"/>
      <w:r>
        <w:t>Matriz de Leopold</w:t>
      </w:r>
      <w:bookmarkEnd w:id="66"/>
    </w:p>
    <w:p w14:paraId="000000E2" w14:textId="2E400390" w:rsidR="00752DAA" w:rsidRDefault="00BF75C2" w:rsidP="0056601B">
      <w:r>
        <w:t xml:space="preserve">Es un procedimiento de evaluación del impacto ambiental de un proyecto de desarrollo y, por tanto, para la evaluación de sus costos y beneficios ecológicos. (Leopold, Clarke, </w:t>
      </w:r>
      <w:r w:rsidR="0056601B">
        <w:t>Han Shaw</w:t>
      </w:r>
      <w:r>
        <w:t xml:space="preserve">, &amp; </w:t>
      </w:r>
      <w:proofErr w:type="spellStart"/>
      <w:r>
        <w:t>Balsley</w:t>
      </w:r>
      <w:proofErr w:type="spellEnd"/>
      <w:r>
        <w:t>, 1971).</w:t>
      </w:r>
    </w:p>
    <w:p w14:paraId="000000E3" w14:textId="77777777" w:rsidR="00752DAA" w:rsidRDefault="00BF75C2" w:rsidP="0056601B">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0000E4" w14:textId="77777777" w:rsidR="00752DAA" w:rsidRDefault="00BF75C2" w:rsidP="00045AE0">
      <w:pPr>
        <w:pStyle w:val="Ttulo3"/>
        <w:numPr>
          <w:ilvl w:val="2"/>
          <w:numId w:val="33"/>
        </w:numPr>
        <w:ind w:left="1287"/>
      </w:pPr>
      <w:bookmarkStart w:id="67" w:name="_Toc51262899"/>
      <w:r>
        <w:t>Estrategias de mitigación de impacto</w:t>
      </w:r>
      <w:bookmarkEnd w:id="67"/>
      <w:r>
        <w:t xml:space="preserve"> </w:t>
      </w:r>
    </w:p>
    <w:p w14:paraId="000000E5" w14:textId="7CEF9F24" w:rsidR="00752DAA" w:rsidRDefault="00BF75C2" w:rsidP="0056601B">
      <w:r>
        <w:t>&lt;&lt;Se denomina así al conjunto de procedimientos a través de los cuales se busca bajar a niveles no tóxicos y/o aislar sustancias contaminantes en un ambiente dado […]&gt;</w:t>
      </w:r>
      <w:proofErr w:type="gramStart"/>
      <w:r>
        <w:t>&gt;(</w:t>
      </w:r>
      <w:proofErr w:type="spellStart"/>
      <w:proofErr w:type="gramEnd"/>
      <w:r>
        <w:t>Zarantonello</w:t>
      </w:r>
      <w:proofErr w:type="spellEnd"/>
      <w:r>
        <w:t xml:space="preserve">, </w:t>
      </w:r>
      <w:proofErr w:type="spellStart"/>
      <w:r>
        <w:t>n.d</w:t>
      </w:r>
      <w:proofErr w:type="spellEnd"/>
      <w:r>
        <w:t>.).</w:t>
      </w:r>
    </w:p>
    <w:p w14:paraId="7249F038" w14:textId="5FDFEA74" w:rsidR="00213CBB" w:rsidRDefault="00213CBB" w:rsidP="00267754">
      <w:pPr>
        <w:pStyle w:val="Ttulo1"/>
      </w:pPr>
      <w:bookmarkStart w:id="68" w:name="_Toc51262900"/>
      <w:r w:rsidRPr="00267754">
        <w:t>Metodología</w:t>
      </w:r>
      <w:bookmarkEnd w:id="68"/>
    </w:p>
    <w:p w14:paraId="23743ED3" w14:textId="77777777" w:rsidR="00B211AC" w:rsidRPr="002144F6" w:rsidRDefault="00B211AC" w:rsidP="00B211AC">
      <w:pPr>
        <w:widowControl w:val="0"/>
        <w:autoSpaceDE w:val="0"/>
        <w:autoSpaceDN w:val="0"/>
        <w:adjustRightInd w:val="0"/>
        <w:spacing w:after="0" w:line="506" w:lineRule="exact"/>
        <w:rPr>
          <w:rFonts w:ascii="Century Gothic" w:hAnsi="Century Gothic"/>
          <w:b/>
          <w:i/>
          <w:iCs/>
          <w:color w:val="000000"/>
        </w:rPr>
      </w:pPr>
      <w:r w:rsidRPr="002144F6">
        <w:rPr>
          <w:rFonts w:ascii="Century Gothic" w:hAnsi="Century Gothic"/>
          <w:b/>
          <w:i/>
          <w:iCs/>
          <w:color w:val="000000"/>
        </w:rPr>
        <w:t xml:space="preserve">Capitulo I. </w:t>
      </w:r>
      <w:r w:rsidRPr="002144F6">
        <w:rPr>
          <w:rFonts w:ascii="Century Gothic" w:hAnsi="Century Gothic" w:cs="Helvetica"/>
          <w:b/>
          <w:color w:val="000000"/>
        </w:rPr>
        <w:t xml:space="preserve">Estudio de Mercado </w:t>
      </w:r>
    </w:p>
    <w:p w14:paraId="3D9AEFBB"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lastRenderedPageBreak/>
        <w:t>1.1 Segmento de mercado</w:t>
      </w:r>
    </w:p>
    <w:p w14:paraId="7BEBB2EB" w14:textId="77777777" w:rsidR="00B211AC" w:rsidRPr="002144F6" w:rsidRDefault="00B211AC" w:rsidP="00B211AC">
      <w:pPr>
        <w:widowControl w:val="0"/>
        <w:autoSpaceDE w:val="0"/>
        <w:autoSpaceDN w:val="0"/>
        <w:adjustRightInd w:val="0"/>
        <w:spacing w:after="0" w:line="506" w:lineRule="exact"/>
        <w:rPr>
          <w:rFonts w:ascii="Century Gothic" w:hAnsi="Century Gothic" w:cs="Helvetica"/>
          <w:color w:val="000000"/>
        </w:rPr>
      </w:pPr>
      <w:r w:rsidRPr="002144F6">
        <w:rPr>
          <w:rFonts w:ascii="Century Gothic" w:hAnsi="Century Gothic"/>
          <w:i/>
          <w:iCs/>
          <w:color w:val="000000"/>
        </w:rPr>
        <w:t>1.2. Análisis de demanda</w:t>
      </w:r>
      <w:r w:rsidRPr="002144F6">
        <w:rPr>
          <w:rFonts w:ascii="Century Gothic" w:hAnsi="Century Gothic" w:cs="Helvetica"/>
          <w:color w:val="000000"/>
        </w:rPr>
        <w:t xml:space="preserve"> </w:t>
      </w:r>
    </w:p>
    <w:p w14:paraId="1C3BE758" w14:textId="77777777" w:rsidR="00B211AC" w:rsidRPr="002144F6" w:rsidRDefault="00B211AC" w:rsidP="00B211AC">
      <w:pPr>
        <w:widowControl w:val="0"/>
        <w:autoSpaceDE w:val="0"/>
        <w:autoSpaceDN w:val="0"/>
        <w:adjustRightInd w:val="0"/>
        <w:spacing w:after="0" w:line="506" w:lineRule="exact"/>
        <w:rPr>
          <w:rFonts w:ascii="Century Gothic" w:hAnsi="Century Gothic" w:cs="Helvetica"/>
          <w:color w:val="000000"/>
        </w:rPr>
      </w:pPr>
      <w:r w:rsidRPr="002144F6">
        <w:rPr>
          <w:rFonts w:ascii="Century Gothic" w:hAnsi="Century Gothic"/>
          <w:i/>
          <w:iCs/>
          <w:color w:val="000000"/>
        </w:rPr>
        <w:t>1.3. Análisis de la oferta</w:t>
      </w:r>
      <w:r w:rsidRPr="002144F6">
        <w:rPr>
          <w:rFonts w:ascii="Century Gothic" w:hAnsi="Century Gothic" w:cs="Helvetica"/>
          <w:color w:val="000000"/>
        </w:rPr>
        <w:t xml:space="preserve"> </w:t>
      </w:r>
    </w:p>
    <w:p w14:paraId="4126EC1E" w14:textId="77777777" w:rsidR="00B211AC" w:rsidRPr="002144F6" w:rsidRDefault="00B211AC" w:rsidP="00B211AC">
      <w:pPr>
        <w:widowControl w:val="0"/>
        <w:autoSpaceDE w:val="0"/>
        <w:autoSpaceDN w:val="0"/>
        <w:adjustRightInd w:val="0"/>
        <w:spacing w:after="0" w:line="506" w:lineRule="exact"/>
        <w:rPr>
          <w:rFonts w:ascii="Century Gothic" w:hAnsi="Century Gothic" w:cs="Helvetica"/>
          <w:color w:val="000000"/>
        </w:rPr>
      </w:pPr>
      <w:r w:rsidRPr="002144F6">
        <w:rPr>
          <w:rFonts w:ascii="Century Gothic" w:hAnsi="Century Gothic"/>
          <w:i/>
          <w:iCs/>
          <w:color w:val="000000"/>
        </w:rPr>
        <w:t>1.4. Balance Oferta-demanda</w:t>
      </w:r>
    </w:p>
    <w:p w14:paraId="0D3D09E0"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1.4.1 Demanda insatisfecha</w:t>
      </w:r>
    </w:p>
    <w:p w14:paraId="79B09B15"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1.4.2 Participación del proyecto</w:t>
      </w:r>
    </w:p>
    <w:p w14:paraId="073A6420"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color w:val="000000"/>
        </w:rPr>
      </w:pPr>
      <w:r w:rsidRPr="002144F6">
        <w:rPr>
          <w:rFonts w:ascii="Century Gothic" w:hAnsi="Century Gothic"/>
          <w:i/>
          <w:iCs/>
          <w:color w:val="000000"/>
        </w:rPr>
        <w:t xml:space="preserve">1.4.3 Proyección del precio de venta </w:t>
      </w:r>
    </w:p>
    <w:p w14:paraId="661FDDE3"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t>1.5. Mix del marketing</w:t>
      </w:r>
    </w:p>
    <w:p w14:paraId="6F904B7E" w14:textId="77777777" w:rsidR="00B211AC" w:rsidRPr="002144F6" w:rsidRDefault="00B211AC" w:rsidP="00B211AC">
      <w:pPr>
        <w:widowControl w:val="0"/>
        <w:autoSpaceDE w:val="0"/>
        <w:autoSpaceDN w:val="0"/>
        <w:adjustRightInd w:val="0"/>
        <w:spacing w:after="0" w:line="240" w:lineRule="auto"/>
        <w:ind w:left="708"/>
        <w:rPr>
          <w:rFonts w:ascii="Century Gothic" w:hAnsi="Century Gothic"/>
          <w:i/>
          <w:iCs/>
          <w:color w:val="000000"/>
        </w:rPr>
      </w:pPr>
      <w:r w:rsidRPr="002144F6">
        <w:rPr>
          <w:rFonts w:ascii="Century Gothic" w:hAnsi="Century Gothic"/>
          <w:i/>
          <w:iCs/>
          <w:color w:val="000000"/>
        </w:rPr>
        <w:t>1.5.1 Estrategias de Producto</w:t>
      </w:r>
    </w:p>
    <w:p w14:paraId="0DAD0E8C" w14:textId="77777777" w:rsidR="00B211AC" w:rsidRPr="002144F6" w:rsidRDefault="00B211AC" w:rsidP="00B211AC">
      <w:pPr>
        <w:widowControl w:val="0"/>
        <w:autoSpaceDE w:val="0"/>
        <w:autoSpaceDN w:val="0"/>
        <w:adjustRightInd w:val="0"/>
        <w:spacing w:after="0" w:line="240" w:lineRule="auto"/>
        <w:ind w:left="708"/>
        <w:rPr>
          <w:rFonts w:ascii="Century Gothic" w:hAnsi="Century Gothic"/>
          <w:i/>
          <w:iCs/>
          <w:color w:val="000000"/>
        </w:rPr>
      </w:pPr>
      <w:r w:rsidRPr="002144F6">
        <w:rPr>
          <w:rFonts w:ascii="Century Gothic" w:hAnsi="Century Gothic"/>
          <w:i/>
          <w:iCs/>
          <w:color w:val="000000"/>
        </w:rPr>
        <w:t>1.5.2 Determinación y estrategias de precio</w:t>
      </w:r>
    </w:p>
    <w:p w14:paraId="4313C862" w14:textId="77777777" w:rsidR="00B211AC" w:rsidRPr="002144F6" w:rsidRDefault="00B211AC" w:rsidP="00B211AC">
      <w:pPr>
        <w:widowControl w:val="0"/>
        <w:autoSpaceDE w:val="0"/>
        <w:autoSpaceDN w:val="0"/>
        <w:adjustRightInd w:val="0"/>
        <w:spacing w:after="0" w:line="240" w:lineRule="auto"/>
        <w:ind w:left="708"/>
        <w:rPr>
          <w:rFonts w:ascii="Century Gothic" w:hAnsi="Century Gothic"/>
          <w:i/>
          <w:iCs/>
          <w:color w:val="000000"/>
        </w:rPr>
      </w:pPr>
      <w:r w:rsidRPr="002144F6">
        <w:rPr>
          <w:rFonts w:ascii="Century Gothic" w:hAnsi="Century Gothic"/>
          <w:i/>
          <w:iCs/>
          <w:color w:val="000000"/>
        </w:rPr>
        <w:t>1.5.3 Estrategias de distribución</w:t>
      </w:r>
    </w:p>
    <w:p w14:paraId="68FB21EE" w14:textId="77777777" w:rsidR="00B211AC" w:rsidRPr="002144F6" w:rsidRDefault="00B211AC" w:rsidP="00B211AC">
      <w:pPr>
        <w:widowControl w:val="0"/>
        <w:autoSpaceDE w:val="0"/>
        <w:autoSpaceDN w:val="0"/>
        <w:adjustRightInd w:val="0"/>
        <w:spacing w:after="0" w:line="240" w:lineRule="auto"/>
        <w:ind w:left="708"/>
        <w:rPr>
          <w:rFonts w:ascii="Century Gothic" w:hAnsi="Century Gothic"/>
          <w:color w:val="000000"/>
        </w:rPr>
      </w:pPr>
      <w:r w:rsidRPr="002144F6">
        <w:rPr>
          <w:rFonts w:ascii="Century Gothic" w:hAnsi="Century Gothic"/>
          <w:i/>
          <w:iCs/>
          <w:color w:val="000000"/>
        </w:rPr>
        <w:t>1.5.4 Estrategias de comercialización</w:t>
      </w:r>
    </w:p>
    <w:p w14:paraId="0551887F" w14:textId="77777777" w:rsidR="00B211AC" w:rsidRPr="002144F6" w:rsidRDefault="00B211AC" w:rsidP="00B211AC">
      <w:pPr>
        <w:widowControl w:val="0"/>
        <w:autoSpaceDE w:val="0"/>
        <w:autoSpaceDN w:val="0"/>
        <w:adjustRightInd w:val="0"/>
        <w:spacing w:after="0" w:line="506" w:lineRule="exact"/>
        <w:rPr>
          <w:rFonts w:ascii="Century Gothic" w:hAnsi="Century Gothic" w:cs="Helvetica"/>
          <w:color w:val="000000"/>
        </w:rPr>
      </w:pPr>
      <w:r w:rsidRPr="002144F6">
        <w:rPr>
          <w:rFonts w:ascii="Century Gothic" w:hAnsi="Century Gothic"/>
          <w:i/>
          <w:iCs/>
          <w:color w:val="000000"/>
        </w:rPr>
        <w:t>1.6. Análisis del entorno y de la industria</w:t>
      </w:r>
    </w:p>
    <w:p w14:paraId="23EE2C3B" w14:textId="77777777" w:rsidR="00B211AC" w:rsidRPr="002144F6" w:rsidRDefault="00B211AC" w:rsidP="00B211AC">
      <w:pPr>
        <w:widowControl w:val="0"/>
        <w:autoSpaceDE w:val="0"/>
        <w:autoSpaceDN w:val="0"/>
        <w:adjustRightInd w:val="0"/>
        <w:spacing w:after="0" w:line="520" w:lineRule="exact"/>
        <w:rPr>
          <w:rFonts w:ascii="Century Gothic" w:hAnsi="Century Gothic"/>
          <w:color w:val="000000"/>
        </w:rPr>
      </w:pPr>
      <w:r w:rsidRPr="002144F6">
        <w:rPr>
          <w:rFonts w:ascii="Century Gothic" w:hAnsi="Century Gothic"/>
          <w:b/>
          <w:i/>
          <w:iCs/>
          <w:color w:val="000000"/>
        </w:rPr>
        <w:t xml:space="preserve">Capitulo II. </w:t>
      </w:r>
      <w:r w:rsidRPr="002144F6">
        <w:rPr>
          <w:rFonts w:ascii="Century Gothic" w:hAnsi="Century Gothic" w:cs="Helvetica"/>
          <w:color w:val="000000"/>
        </w:rPr>
        <w:t xml:space="preserve"> </w:t>
      </w:r>
      <w:r w:rsidRPr="002144F6">
        <w:rPr>
          <w:rFonts w:ascii="Century Gothic" w:hAnsi="Century Gothic" w:cs="Helvetica"/>
          <w:b/>
          <w:color w:val="000000"/>
        </w:rPr>
        <w:t>Estudio Técnico</w:t>
      </w:r>
      <w:r w:rsidRPr="002144F6">
        <w:rPr>
          <w:rFonts w:ascii="Century Gothic" w:hAnsi="Century Gothic" w:cs="Helvetica"/>
          <w:color w:val="000000"/>
        </w:rPr>
        <w:t xml:space="preserve"> </w:t>
      </w:r>
    </w:p>
    <w:p w14:paraId="0323A0D7" w14:textId="77777777" w:rsidR="00B211AC" w:rsidRPr="002144F6" w:rsidRDefault="00B211AC" w:rsidP="00B211AC">
      <w:pPr>
        <w:widowControl w:val="0"/>
        <w:autoSpaceDE w:val="0"/>
        <w:autoSpaceDN w:val="0"/>
        <w:adjustRightInd w:val="0"/>
        <w:spacing w:after="0" w:line="506" w:lineRule="exact"/>
        <w:rPr>
          <w:rFonts w:ascii="Century Gothic" w:hAnsi="Century Gothic"/>
          <w:i/>
          <w:iCs/>
          <w:color w:val="000000"/>
        </w:rPr>
      </w:pPr>
      <w:r w:rsidRPr="002144F6">
        <w:rPr>
          <w:rFonts w:ascii="Century Gothic" w:hAnsi="Century Gothic"/>
          <w:i/>
          <w:iCs/>
          <w:color w:val="000000"/>
        </w:rPr>
        <w:t xml:space="preserve">2.1 Localización del proyecto </w:t>
      </w:r>
    </w:p>
    <w:p w14:paraId="08DDFD93"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2.1.1 Macro localización</w:t>
      </w:r>
    </w:p>
    <w:p w14:paraId="47559CFD"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color w:val="000000"/>
        </w:rPr>
      </w:pPr>
      <w:r w:rsidRPr="002144F6">
        <w:rPr>
          <w:rFonts w:ascii="Century Gothic" w:hAnsi="Century Gothic"/>
          <w:i/>
          <w:iCs/>
          <w:color w:val="000000"/>
        </w:rPr>
        <w:t xml:space="preserve">2.2.1 Micro localización </w:t>
      </w:r>
    </w:p>
    <w:p w14:paraId="3A74634D" w14:textId="77777777" w:rsidR="00B211AC" w:rsidRPr="002144F6" w:rsidRDefault="00B211AC" w:rsidP="00B211AC">
      <w:pPr>
        <w:widowControl w:val="0"/>
        <w:autoSpaceDE w:val="0"/>
        <w:autoSpaceDN w:val="0"/>
        <w:adjustRightInd w:val="0"/>
        <w:spacing w:after="0" w:line="506" w:lineRule="exact"/>
        <w:rPr>
          <w:rFonts w:ascii="Century Gothic" w:hAnsi="Century Gothic"/>
          <w:i/>
          <w:iCs/>
          <w:color w:val="000000"/>
        </w:rPr>
      </w:pPr>
      <w:r w:rsidRPr="002144F6">
        <w:rPr>
          <w:rFonts w:ascii="Century Gothic" w:hAnsi="Century Gothic"/>
          <w:i/>
          <w:iCs/>
          <w:color w:val="000000"/>
        </w:rPr>
        <w:t>2.2 Tamaño del proyecto</w:t>
      </w:r>
    </w:p>
    <w:p w14:paraId="1E1263E1" w14:textId="77777777" w:rsidR="00B211AC" w:rsidRPr="002144F6" w:rsidRDefault="00B211AC" w:rsidP="00B211AC">
      <w:pPr>
        <w:widowControl w:val="0"/>
        <w:autoSpaceDE w:val="0"/>
        <w:autoSpaceDN w:val="0"/>
        <w:adjustRightInd w:val="0"/>
        <w:spacing w:after="0" w:line="506" w:lineRule="exact"/>
        <w:rPr>
          <w:rFonts w:ascii="Century Gothic" w:hAnsi="Century Gothic"/>
          <w:color w:val="000000"/>
        </w:rPr>
      </w:pPr>
      <w:r w:rsidRPr="002144F6">
        <w:rPr>
          <w:rFonts w:ascii="Century Gothic" w:hAnsi="Century Gothic"/>
          <w:i/>
          <w:iCs/>
          <w:color w:val="000000"/>
        </w:rPr>
        <w:t xml:space="preserve">2.3 Ingeniería o proceso </w:t>
      </w:r>
    </w:p>
    <w:p w14:paraId="428E7F96" w14:textId="77777777" w:rsidR="00B211AC" w:rsidRPr="002144F6" w:rsidRDefault="00B211AC" w:rsidP="00B211AC">
      <w:pPr>
        <w:widowControl w:val="0"/>
        <w:autoSpaceDE w:val="0"/>
        <w:autoSpaceDN w:val="0"/>
        <w:adjustRightInd w:val="0"/>
        <w:spacing w:after="0" w:line="276" w:lineRule="auto"/>
        <w:ind w:left="1186"/>
        <w:rPr>
          <w:rFonts w:ascii="Century Gothic" w:hAnsi="Century Gothic"/>
          <w:i/>
          <w:iCs/>
          <w:color w:val="000000"/>
        </w:rPr>
      </w:pPr>
      <w:r w:rsidRPr="002144F6">
        <w:rPr>
          <w:rFonts w:ascii="Century Gothic" w:hAnsi="Century Gothic"/>
          <w:i/>
          <w:iCs/>
          <w:color w:val="000000"/>
        </w:rPr>
        <w:t>2.3.1 Descripción del proceso</w:t>
      </w:r>
    </w:p>
    <w:p w14:paraId="6FC176F4" w14:textId="77777777" w:rsidR="00B211AC" w:rsidRPr="002144F6" w:rsidRDefault="00B211AC" w:rsidP="00B211AC">
      <w:pPr>
        <w:widowControl w:val="0"/>
        <w:autoSpaceDE w:val="0"/>
        <w:autoSpaceDN w:val="0"/>
        <w:adjustRightInd w:val="0"/>
        <w:spacing w:after="0" w:line="276" w:lineRule="auto"/>
        <w:ind w:left="1186"/>
        <w:rPr>
          <w:rFonts w:ascii="Century Gothic" w:hAnsi="Century Gothic"/>
          <w:i/>
          <w:iCs/>
          <w:color w:val="000000"/>
        </w:rPr>
      </w:pPr>
      <w:r w:rsidRPr="002144F6">
        <w:rPr>
          <w:rFonts w:ascii="Century Gothic" w:hAnsi="Century Gothic"/>
          <w:i/>
          <w:iCs/>
          <w:color w:val="000000"/>
        </w:rPr>
        <w:t xml:space="preserve">2.3.2 Obras físicas </w:t>
      </w:r>
    </w:p>
    <w:p w14:paraId="6BFD6A32" w14:textId="77777777" w:rsidR="00B211AC" w:rsidRPr="002144F6" w:rsidRDefault="00B211AC" w:rsidP="00B211AC">
      <w:pPr>
        <w:widowControl w:val="0"/>
        <w:autoSpaceDE w:val="0"/>
        <w:autoSpaceDN w:val="0"/>
        <w:adjustRightInd w:val="0"/>
        <w:spacing w:after="0" w:line="276" w:lineRule="auto"/>
        <w:ind w:left="1186"/>
        <w:rPr>
          <w:rFonts w:ascii="Century Gothic" w:hAnsi="Century Gothic"/>
          <w:i/>
          <w:iCs/>
          <w:color w:val="000000"/>
        </w:rPr>
      </w:pPr>
      <w:r w:rsidRPr="002144F6">
        <w:rPr>
          <w:rFonts w:ascii="Century Gothic" w:hAnsi="Century Gothic"/>
          <w:i/>
          <w:iCs/>
          <w:color w:val="000000"/>
        </w:rPr>
        <w:t>2.3.3 Equipamiento</w:t>
      </w:r>
    </w:p>
    <w:p w14:paraId="73DFEE3B" w14:textId="77777777" w:rsidR="00B211AC" w:rsidRPr="002144F6" w:rsidRDefault="00B211AC" w:rsidP="00B211AC">
      <w:pPr>
        <w:widowControl w:val="0"/>
        <w:autoSpaceDE w:val="0"/>
        <w:autoSpaceDN w:val="0"/>
        <w:adjustRightInd w:val="0"/>
        <w:spacing w:after="0" w:line="276" w:lineRule="auto"/>
        <w:ind w:left="1186"/>
        <w:rPr>
          <w:rFonts w:ascii="Century Gothic" w:hAnsi="Century Gothic"/>
          <w:i/>
          <w:iCs/>
          <w:color w:val="000000"/>
        </w:rPr>
      </w:pPr>
      <w:r w:rsidRPr="002144F6">
        <w:rPr>
          <w:rFonts w:ascii="Century Gothic" w:hAnsi="Century Gothic"/>
          <w:i/>
          <w:iCs/>
          <w:color w:val="000000"/>
        </w:rPr>
        <w:t>2.3.4 Distribución de planta</w:t>
      </w:r>
    </w:p>
    <w:p w14:paraId="70C34730"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t>2.4 Análisis Organizacional</w:t>
      </w:r>
    </w:p>
    <w:p w14:paraId="0E8F0316" w14:textId="77777777" w:rsidR="00B211AC" w:rsidRPr="002144F6" w:rsidRDefault="00B211AC" w:rsidP="00B211AC">
      <w:pPr>
        <w:widowControl w:val="0"/>
        <w:autoSpaceDE w:val="0"/>
        <w:autoSpaceDN w:val="0"/>
        <w:adjustRightInd w:val="0"/>
        <w:spacing w:after="0" w:line="276" w:lineRule="auto"/>
        <w:ind w:left="666"/>
        <w:rPr>
          <w:rFonts w:ascii="Century Gothic" w:hAnsi="Century Gothic"/>
          <w:i/>
          <w:iCs/>
          <w:color w:val="000000"/>
        </w:rPr>
      </w:pPr>
      <w:r w:rsidRPr="002144F6">
        <w:rPr>
          <w:rFonts w:ascii="Century Gothic" w:hAnsi="Century Gothic"/>
          <w:i/>
          <w:iCs/>
          <w:color w:val="000000"/>
        </w:rPr>
        <w:t>2.4.1 Estructura organizacional</w:t>
      </w:r>
    </w:p>
    <w:p w14:paraId="1F762635" w14:textId="77777777" w:rsidR="00B211AC" w:rsidRPr="002144F6" w:rsidRDefault="00B211AC" w:rsidP="00B211AC">
      <w:pPr>
        <w:widowControl w:val="0"/>
        <w:autoSpaceDE w:val="0"/>
        <w:autoSpaceDN w:val="0"/>
        <w:adjustRightInd w:val="0"/>
        <w:spacing w:after="0" w:line="276" w:lineRule="auto"/>
        <w:ind w:left="666"/>
        <w:rPr>
          <w:rFonts w:ascii="Century Gothic" w:hAnsi="Century Gothic"/>
          <w:i/>
          <w:iCs/>
          <w:color w:val="000000"/>
        </w:rPr>
      </w:pPr>
      <w:r w:rsidRPr="002144F6">
        <w:rPr>
          <w:rFonts w:ascii="Century Gothic" w:hAnsi="Century Gothic"/>
          <w:i/>
          <w:iCs/>
          <w:color w:val="000000"/>
        </w:rPr>
        <w:t>2.4.2 Políticas internas de la empresa</w:t>
      </w:r>
    </w:p>
    <w:p w14:paraId="12A4701C"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t xml:space="preserve">2.5 Marco legal </w:t>
      </w:r>
    </w:p>
    <w:p w14:paraId="496DA622"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2.5.1 Constitución de la empresa</w:t>
      </w:r>
    </w:p>
    <w:p w14:paraId="0E8B3687"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 xml:space="preserve">2.5.1 Registro legal (Matricula de la alcaldía, Registro del DGI, Licencia de operación) </w:t>
      </w:r>
    </w:p>
    <w:p w14:paraId="0DB79A29" w14:textId="77777777" w:rsidR="00B211AC" w:rsidRPr="002144F6" w:rsidRDefault="00B211AC" w:rsidP="00B211AC">
      <w:pPr>
        <w:widowControl w:val="0"/>
        <w:autoSpaceDE w:val="0"/>
        <w:autoSpaceDN w:val="0"/>
        <w:adjustRightInd w:val="0"/>
        <w:spacing w:after="0" w:line="520" w:lineRule="exact"/>
        <w:rPr>
          <w:rFonts w:ascii="Century Gothic" w:hAnsi="Century Gothic"/>
          <w:b/>
          <w:i/>
          <w:iCs/>
          <w:color w:val="000000"/>
        </w:rPr>
      </w:pPr>
      <w:r w:rsidRPr="002144F6">
        <w:rPr>
          <w:rFonts w:ascii="Century Gothic" w:hAnsi="Century Gothic"/>
          <w:b/>
          <w:i/>
          <w:iCs/>
          <w:color w:val="000000"/>
        </w:rPr>
        <w:t>Capitulo III.</w:t>
      </w:r>
      <w:r w:rsidRPr="002144F6">
        <w:rPr>
          <w:rFonts w:ascii="Century Gothic" w:hAnsi="Century Gothic"/>
          <w:i/>
          <w:iCs/>
          <w:color w:val="000000"/>
        </w:rPr>
        <w:t xml:space="preserve"> </w:t>
      </w:r>
      <w:r w:rsidRPr="002144F6">
        <w:rPr>
          <w:rFonts w:ascii="Century Gothic" w:hAnsi="Century Gothic"/>
          <w:b/>
          <w:i/>
          <w:iCs/>
          <w:color w:val="000000"/>
        </w:rPr>
        <w:t>Estudio Económico Financiero</w:t>
      </w:r>
    </w:p>
    <w:p w14:paraId="57A1C473" w14:textId="77777777" w:rsidR="00B211AC" w:rsidRPr="002144F6" w:rsidRDefault="00B211AC" w:rsidP="00B211AC">
      <w:pPr>
        <w:widowControl w:val="0"/>
        <w:autoSpaceDE w:val="0"/>
        <w:autoSpaceDN w:val="0"/>
        <w:adjustRightInd w:val="0"/>
        <w:spacing w:after="0" w:line="520" w:lineRule="exact"/>
        <w:rPr>
          <w:rFonts w:ascii="Century Gothic" w:hAnsi="Century Gothic"/>
          <w:i/>
          <w:iCs/>
          <w:color w:val="000000"/>
        </w:rPr>
      </w:pPr>
      <w:r w:rsidRPr="002144F6">
        <w:rPr>
          <w:rFonts w:ascii="Century Gothic" w:hAnsi="Century Gothic"/>
          <w:i/>
          <w:iCs/>
          <w:color w:val="000000"/>
        </w:rPr>
        <w:lastRenderedPageBreak/>
        <w:t>3.1 Estructura de costos</w:t>
      </w:r>
    </w:p>
    <w:p w14:paraId="73FA5A66"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1 Costos Fijos</w:t>
      </w:r>
    </w:p>
    <w:p w14:paraId="666AE719"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2 Costos variables</w:t>
      </w:r>
    </w:p>
    <w:p w14:paraId="2E30A797"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3 Gastos de admón.</w:t>
      </w:r>
    </w:p>
    <w:p w14:paraId="1B9A08DA"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4 Gastos de ventas</w:t>
      </w:r>
    </w:p>
    <w:p w14:paraId="7F52411F"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1.5 Gastos financieros</w:t>
      </w:r>
    </w:p>
    <w:p w14:paraId="11994FBB" w14:textId="77777777" w:rsidR="00B211AC" w:rsidRPr="002144F6" w:rsidRDefault="00B211AC" w:rsidP="00B211AC">
      <w:pPr>
        <w:widowControl w:val="0"/>
        <w:autoSpaceDE w:val="0"/>
        <w:autoSpaceDN w:val="0"/>
        <w:adjustRightInd w:val="0"/>
        <w:spacing w:after="0" w:line="276" w:lineRule="auto"/>
        <w:rPr>
          <w:rFonts w:ascii="Century Gothic" w:hAnsi="Century Gothic"/>
          <w:i/>
          <w:iCs/>
          <w:color w:val="000000"/>
        </w:rPr>
      </w:pPr>
      <w:r w:rsidRPr="002144F6">
        <w:rPr>
          <w:rFonts w:ascii="Century Gothic" w:hAnsi="Century Gothic"/>
          <w:i/>
          <w:iCs/>
          <w:color w:val="000000"/>
        </w:rPr>
        <w:t>3.2 Estructura inversión inicial</w:t>
      </w:r>
    </w:p>
    <w:p w14:paraId="41946A03" w14:textId="77777777" w:rsidR="00B211AC" w:rsidRPr="002144F6" w:rsidRDefault="00B211AC" w:rsidP="00B211AC">
      <w:pPr>
        <w:widowControl w:val="0"/>
        <w:autoSpaceDE w:val="0"/>
        <w:autoSpaceDN w:val="0"/>
        <w:adjustRightInd w:val="0"/>
        <w:spacing w:after="0" w:line="276" w:lineRule="auto"/>
        <w:rPr>
          <w:rFonts w:ascii="Century Gothic" w:hAnsi="Century Gothic"/>
          <w:i/>
          <w:iCs/>
          <w:color w:val="000000"/>
        </w:rPr>
      </w:pPr>
      <w:r w:rsidRPr="002144F6">
        <w:rPr>
          <w:rFonts w:ascii="Century Gothic" w:hAnsi="Century Gothic"/>
          <w:i/>
          <w:iCs/>
          <w:color w:val="000000"/>
        </w:rPr>
        <w:t>3.3 Presupuesto de ingresos</w:t>
      </w:r>
    </w:p>
    <w:p w14:paraId="75B3CDF4" w14:textId="77777777" w:rsidR="00B211AC" w:rsidRPr="002144F6" w:rsidRDefault="00B211AC" w:rsidP="00B211AC">
      <w:pPr>
        <w:widowControl w:val="0"/>
        <w:autoSpaceDE w:val="0"/>
        <w:autoSpaceDN w:val="0"/>
        <w:adjustRightInd w:val="0"/>
        <w:spacing w:after="0" w:line="276" w:lineRule="auto"/>
        <w:rPr>
          <w:rFonts w:ascii="Century Gothic" w:hAnsi="Century Gothic"/>
          <w:i/>
          <w:iCs/>
          <w:color w:val="000000"/>
        </w:rPr>
      </w:pPr>
      <w:r w:rsidRPr="002144F6">
        <w:rPr>
          <w:rFonts w:ascii="Century Gothic" w:hAnsi="Century Gothic"/>
          <w:i/>
          <w:iCs/>
          <w:color w:val="000000"/>
        </w:rPr>
        <w:t>3.3 Estados financieros</w:t>
      </w:r>
    </w:p>
    <w:p w14:paraId="0DF0F3D1"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3.1 Estado de flujo de efectivo</w:t>
      </w:r>
    </w:p>
    <w:p w14:paraId="6FC65B3C"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3.2 Estado de resultado</w:t>
      </w:r>
    </w:p>
    <w:p w14:paraId="27A7037C" w14:textId="77777777" w:rsidR="00B211AC" w:rsidRPr="002144F6" w:rsidRDefault="00B211AC" w:rsidP="00B211AC">
      <w:pPr>
        <w:widowControl w:val="0"/>
        <w:autoSpaceDE w:val="0"/>
        <w:autoSpaceDN w:val="0"/>
        <w:adjustRightInd w:val="0"/>
        <w:spacing w:after="0" w:line="276" w:lineRule="auto"/>
        <w:ind w:left="708"/>
        <w:rPr>
          <w:rFonts w:ascii="Century Gothic" w:hAnsi="Century Gothic"/>
          <w:i/>
          <w:iCs/>
          <w:color w:val="000000"/>
        </w:rPr>
      </w:pPr>
      <w:r w:rsidRPr="002144F6">
        <w:rPr>
          <w:rFonts w:ascii="Century Gothic" w:hAnsi="Century Gothic"/>
          <w:i/>
          <w:iCs/>
          <w:color w:val="000000"/>
        </w:rPr>
        <w:t>3.3.3 Balance general</w:t>
      </w:r>
    </w:p>
    <w:p w14:paraId="4D3D7B19" w14:textId="77777777" w:rsidR="00B211AC" w:rsidRPr="002144F6" w:rsidRDefault="00B211AC" w:rsidP="00B211AC">
      <w:pPr>
        <w:widowControl w:val="0"/>
        <w:autoSpaceDE w:val="0"/>
        <w:autoSpaceDN w:val="0"/>
        <w:adjustRightInd w:val="0"/>
        <w:spacing w:after="0" w:line="276" w:lineRule="auto"/>
        <w:rPr>
          <w:rFonts w:ascii="Century Gothic" w:hAnsi="Century Gothic"/>
          <w:i/>
          <w:iCs/>
          <w:color w:val="000000"/>
        </w:rPr>
      </w:pPr>
      <w:r w:rsidRPr="002144F6">
        <w:rPr>
          <w:rFonts w:ascii="Century Gothic" w:hAnsi="Century Gothic"/>
          <w:i/>
          <w:iCs/>
          <w:color w:val="000000"/>
        </w:rPr>
        <w:t>3.4 Indicadores financieros</w:t>
      </w:r>
    </w:p>
    <w:p w14:paraId="4AA839C2" w14:textId="77777777" w:rsidR="00B211AC" w:rsidRPr="002144F6" w:rsidRDefault="00B211AC" w:rsidP="00B211AC">
      <w:pPr>
        <w:widowControl w:val="0"/>
        <w:autoSpaceDE w:val="0"/>
        <w:autoSpaceDN w:val="0"/>
        <w:adjustRightInd w:val="0"/>
        <w:spacing w:after="0" w:line="520" w:lineRule="exact"/>
        <w:rPr>
          <w:rFonts w:ascii="Century Gothic" w:hAnsi="Century Gothic"/>
          <w:b/>
          <w:i/>
          <w:iCs/>
          <w:color w:val="000000"/>
        </w:rPr>
      </w:pPr>
      <w:r w:rsidRPr="002144F6">
        <w:rPr>
          <w:rFonts w:ascii="Century Gothic" w:hAnsi="Century Gothic"/>
          <w:i/>
          <w:iCs/>
          <w:color w:val="000000"/>
        </w:rPr>
        <w:t xml:space="preserve"> </w:t>
      </w:r>
      <w:r w:rsidRPr="002144F6">
        <w:rPr>
          <w:rFonts w:ascii="Century Gothic" w:hAnsi="Century Gothic"/>
          <w:b/>
          <w:i/>
          <w:iCs/>
          <w:color w:val="000000"/>
        </w:rPr>
        <w:t>Capitulo IV</w:t>
      </w:r>
      <w:r w:rsidRPr="002144F6">
        <w:rPr>
          <w:rFonts w:ascii="Century Gothic" w:hAnsi="Century Gothic"/>
          <w:i/>
          <w:iCs/>
          <w:color w:val="000000"/>
        </w:rPr>
        <w:t xml:space="preserve"> </w:t>
      </w:r>
      <w:r w:rsidRPr="002144F6">
        <w:rPr>
          <w:rFonts w:ascii="Century Gothic" w:hAnsi="Century Gothic"/>
          <w:b/>
          <w:i/>
          <w:iCs/>
          <w:color w:val="000000"/>
        </w:rPr>
        <w:t xml:space="preserve">Impacto Ambiental </w:t>
      </w:r>
    </w:p>
    <w:p w14:paraId="32BCB2DA" w14:textId="77777777" w:rsidR="00B211AC" w:rsidRPr="002144F6" w:rsidRDefault="00B211AC" w:rsidP="00B211AC">
      <w:pPr>
        <w:pStyle w:val="Prrafodelista"/>
        <w:widowControl w:val="0"/>
        <w:numPr>
          <w:ilvl w:val="1"/>
          <w:numId w:val="27"/>
        </w:numPr>
        <w:autoSpaceDE w:val="0"/>
        <w:autoSpaceDN w:val="0"/>
        <w:adjustRightInd w:val="0"/>
        <w:spacing w:after="0" w:line="506" w:lineRule="exact"/>
        <w:jc w:val="left"/>
        <w:rPr>
          <w:rFonts w:ascii="Century Gothic" w:hAnsi="Century Gothic"/>
          <w:i/>
          <w:iCs/>
          <w:color w:val="000000"/>
        </w:rPr>
      </w:pPr>
      <w:r w:rsidRPr="002144F6">
        <w:rPr>
          <w:rFonts w:ascii="Century Gothic" w:hAnsi="Century Gothic"/>
          <w:i/>
          <w:iCs/>
          <w:color w:val="000000"/>
        </w:rPr>
        <w:t>Matriz de Leopold</w:t>
      </w:r>
    </w:p>
    <w:p w14:paraId="0C2613D7" w14:textId="77777777" w:rsidR="00B211AC" w:rsidRPr="002144F6" w:rsidRDefault="00B211AC" w:rsidP="00B211AC">
      <w:pPr>
        <w:widowControl w:val="0"/>
        <w:autoSpaceDE w:val="0"/>
        <w:autoSpaceDN w:val="0"/>
        <w:adjustRightInd w:val="0"/>
        <w:spacing w:after="0" w:line="506" w:lineRule="exact"/>
        <w:rPr>
          <w:rFonts w:ascii="Century Gothic" w:hAnsi="Century Gothic"/>
          <w:i/>
          <w:iCs/>
          <w:color w:val="000000"/>
        </w:rPr>
      </w:pPr>
      <w:r>
        <w:rPr>
          <w:rFonts w:ascii="Century Gothic" w:hAnsi="Century Gothic"/>
          <w:i/>
          <w:iCs/>
          <w:color w:val="000000"/>
        </w:rPr>
        <w:t xml:space="preserve">4.2 </w:t>
      </w:r>
      <w:r w:rsidRPr="002144F6">
        <w:rPr>
          <w:rFonts w:ascii="Century Gothic" w:hAnsi="Century Gothic"/>
          <w:i/>
          <w:iCs/>
          <w:color w:val="000000"/>
        </w:rPr>
        <w:t>Estrategias de mitigación de impacto</w:t>
      </w:r>
    </w:p>
    <w:p w14:paraId="2C325F06" w14:textId="77777777" w:rsidR="00B211AC" w:rsidRPr="00B211AC" w:rsidRDefault="00B211AC" w:rsidP="00B211AC"/>
    <w:p w14:paraId="6F676A7A" w14:textId="77777777" w:rsidR="00213CBB" w:rsidRDefault="00213CBB" w:rsidP="00267754">
      <w:pPr>
        <w:pStyle w:val="Ttulo1"/>
      </w:pPr>
      <w:bookmarkStart w:id="69" w:name="_Toc51262901"/>
      <w:r w:rsidRPr="00267754">
        <w:t>Conclusiones</w:t>
      </w:r>
      <w:bookmarkEnd w:id="69"/>
    </w:p>
    <w:p w14:paraId="20EDBF6D" w14:textId="1FF9FB88" w:rsidR="00213CBB" w:rsidRDefault="00213CBB" w:rsidP="00267754">
      <w:pPr>
        <w:pStyle w:val="Ttulo1"/>
      </w:pPr>
      <w:bookmarkStart w:id="70" w:name="_Toc51262902"/>
      <w:r w:rsidRPr="00267754">
        <w:t>Bibliografía</w:t>
      </w:r>
      <w:bookmarkEnd w:id="70"/>
    </w:p>
    <w:p w14:paraId="06E836C2" w14:textId="1FCFDD9F" w:rsidR="00C4004D" w:rsidRPr="0027703A" w:rsidRDefault="00C4004D" w:rsidP="00C4004D">
      <w:pPr>
        <w:widowControl w:val="0"/>
        <w:autoSpaceDE w:val="0"/>
        <w:autoSpaceDN w:val="0"/>
        <w:adjustRightInd w:val="0"/>
        <w:spacing w:line="240" w:lineRule="auto"/>
        <w:ind w:left="480" w:hanging="480"/>
        <w:rPr>
          <w:noProof/>
          <w:lang w:val="en-US"/>
        </w:rPr>
      </w:pPr>
      <w:r>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15895E8F" w14:textId="77777777" w:rsidR="00C4004D" w:rsidRPr="0027703A" w:rsidRDefault="00C4004D" w:rsidP="00C4004D">
      <w:pPr>
        <w:widowControl w:val="0"/>
        <w:autoSpaceDE w:val="0"/>
        <w:autoSpaceDN w:val="0"/>
        <w:adjustRightInd w:val="0"/>
        <w:spacing w:line="24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51FD62A0" w14:textId="77777777" w:rsidR="00C4004D" w:rsidRPr="0027703A" w:rsidRDefault="00C4004D" w:rsidP="00C4004D">
      <w:pPr>
        <w:widowControl w:val="0"/>
        <w:autoSpaceDE w:val="0"/>
        <w:autoSpaceDN w:val="0"/>
        <w:adjustRightInd w:val="0"/>
        <w:spacing w:line="24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00BD6354" w14:textId="77777777" w:rsidR="00C4004D" w:rsidRPr="00C4004D" w:rsidRDefault="00C4004D" w:rsidP="00C4004D">
      <w:pPr>
        <w:widowControl w:val="0"/>
        <w:autoSpaceDE w:val="0"/>
        <w:autoSpaceDN w:val="0"/>
        <w:adjustRightInd w:val="0"/>
        <w:spacing w:line="24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7C9840C3" w14:textId="77777777" w:rsidR="00C4004D" w:rsidRPr="0027703A" w:rsidRDefault="00C4004D" w:rsidP="00C4004D">
      <w:pPr>
        <w:widowControl w:val="0"/>
        <w:autoSpaceDE w:val="0"/>
        <w:autoSpaceDN w:val="0"/>
        <w:adjustRightInd w:val="0"/>
        <w:spacing w:line="24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77F98255" w14:textId="77777777" w:rsidR="00C4004D" w:rsidRPr="0027703A" w:rsidRDefault="00C4004D" w:rsidP="00C4004D">
      <w:pPr>
        <w:widowControl w:val="0"/>
        <w:autoSpaceDE w:val="0"/>
        <w:autoSpaceDN w:val="0"/>
        <w:adjustRightInd w:val="0"/>
        <w:spacing w:line="240" w:lineRule="auto"/>
        <w:ind w:left="480" w:hanging="480"/>
        <w:rPr>
          <w:noProof/>
          <w:lang w:val="en-US"/>
        </w:rPr>
      </w:pPr>
      <w:r w:rsidRPr="0027703A">
        <w:rPr>
          <w:noProof/>
          <w:lang w:val="en-US"/>
        </w:rPr>
        <w:lastRenderedPageBreak/>
        <w:t>Espinosa, R. (2016). Marketing Mix: Las 4 Ps. Retrieved September 17, 2020, from 2016 website: https://robertoespinosa.es/2014/05/06/marketing-mix-las-4ps-2</w:t>
      </w:r>
    </w:p>
    <w:p w14:paraId="3A09E83F" w14:textId="77777777" w:rsidR="00C4004D" w:rsidRPr="00C4004D" w:rsidRDefault="00C4004D" w:rsidP="00C4004D">
      <w:pPr>
        <w:widowControl w:val="0"/>
        <w:autoSpaceDE w:val="0"/>
        <w:autoSpaceDN w:val="0"/>
        <w:adjustRightInd w:val="0"/>
        <w:spacing w:line="24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291F8BFC" w14:textId="77777777" w:rsidR="00C4004D" w:rsidRPr="00C4004D" w:rsidRDefault="00C4004D" w:rsidP="00C4004D">
      <w:pPr>
        <w:widowControl w:val="0"/>
        <w:autoSpaceDE w:val="0"/>
        <w:autoSpaceDN w:val="0"/>
        <w:adjustRightInd w:val="0"/>
        <w:spacing w:line="24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3A4A06E2" w14:textId="45D3AE06" w:rsidR="00C4004D" w:rsidRDefault="00C4004D" w:rsidP="00C4004D">
      <w:pPr>
        <w:widowControl w:val="0"/>
        <w:autoSpaceDE w:val="0"/>
        <w:autoSpaceDN w:val="0"/>
        <w:adjustRightInd w:val="0"/>
        <w:spacing w:line="24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12CF6510" w14:textId="77777777" w:rsidR="00267754" w:rsidRDefault="00267754" w:rsidP="00267754">
      <w:pPr>
        <w:widowControl w:val="0"/>
        <w:autoSpaceDE w:val="0"/>
        <w:autoSpaceDN w:val="0"/>
        <w:adjustRightInd w:val="0"/>
        <w:spacing w:after="0" w:line="240" w:lineRule="exact"/>
        <w:ind w:left="480" w:hanging="480"/>
        <w:rPr>
          <w:noProof/>
        </w:rPr>
      </w:pPr>
      <w:r>
        <w:fldChar w:fldCharType="begin" w:fldLock="1"/>
      </w:r>
      <w:r>
        <w:instrText xml:space="preserve">ADDIN Mendeley Bibliography CSL_BIBLIOGRAPHY </w:instrText>
      </w:r>
      <w:r>
        <w:fldChar w:fldCharType="separate"/>
      </w:r>
      <w:r>
        <w:rPr>
          <w:noProof/>
        </w:rPr>
        <w:t xml:space="preserve">Aguirre, A. (2016). </w:t>
      </w:r>
      <w:r>
        <w:rPr>
          <w:i/>
          <w:iCs/>
          <w:noProof/>
        </w:rPr>
        <w:t>predo meza</w:t>
      </w:r>
      <w:r>
        <w:rPr>
          <w:noProof/>
        </w:rPr>
        <w:t xml:space="preserve">. </w:t>
      </w:r>
      <w:r>
        <w:rPr>
          <w:i/>
          <w:iCs/>
          <w:noProof/>
        </w:rPr>
        <w:t>0</w:t>
      </w:r>
      <w:r>
        <w:rPr>
          <w:noProof/>
        </w:rPr>
        <w:t>(0), 34.</w:t>
      </w:r>
    </w:p>
    <w:p w14:paraId="3964CF02" w14:textId="77777777" w:rsidR="00267754" w:rsidRDefault="00267754" w:rsidP="00267754">
      <w:pPr>
        <w:widowControl w:val="0"/>
        <w:autoSpaceDE w:val="0"/>
        <w:autoSpaceDN w:val="0"/>
        <w:adjustRightInd w:val="0"/>
        <w:spacing w:after="0" w:line="240" w:lineRule="exact"/>
        <w:ind w:left="480" w:hanging="480"/>
        <w:rPr>
          <w:noProof/>
        </w:rPr>
      </w:pPr>
      <w:r>
        <w:rPr>
          <w:noProof/>
          <w:lang w:val="en-US"/>
        </w:rPr>
        <w:t xml:space="preserve">Backer, M., Jacobsen, L., &amp; David, R. N. (n.d.). </w:t>
      </w:r>
      <w:r>
        <w:rPr>
          <w:i/>
          <w:iCs/>
          <w:noProof/>
        </w:rPr>
        <w:t>Contabilidad de costos: Un enfoque administrativo para la toma de decisiones.</w:t>
      </w:r>
    </w:p>
    <w:p w14:paraId="6B666268" w14:textId="77777777" w:rsidR="00267754" w:rsidRDefault="00267754" w:rsidP="00267754">
      <w:pPr>
        <w:widowControl w:val="0"/>
        <w:autoSpaceDE w:val="0"/>
        <w:autoSpaceDN w:val="0"/>
        <w:adjustRightInd w:val="0"/>
        <w:spacing w:after="0" w:line="240" w:lineRule="exact"/>
        <w:ind w:left="480" w:hanging="480"/>
        <w:rPr>
          <w:noProof/>
        </w:rPr>
      </w:pPr>
      <w:r>
        <w:rPr>
          <w:noProof/>
        </w:rPr>
        <w:t>Cabello, L., Rodríguez, J., Rangel, J., &amp; Yépez, T. (2008, March). Balance general.</w:t>
      </w:r>
    </w:p>
    <w:p w14:paraId="51DA1216"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Castaño, Oscar J, M. (2009). </w:t>
      </w:r>
      <w:r>
        <w:rPr>
          <w:i/>
          <w:iCs/>
          <w:noProof/>
        </w:rPr>
        <w:t>MÓDULO CURSO: COSTOS Y PRESUPUESTOS UNIVERSIDAD NACIONAL ABIERTA Y A DISTANCIA</w:t>
      </w:r>
      <w:r>
        <w:rPr>
          <w:noProof/>
        </w:rPr>
        <w:t>.</w:t>
      </w:r>
    </w:p>
    <w:p w14:paraId="35F4BBD2"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Catacora, F. (2012). </w:t>
      </w:r>
      <w:r>
        <w:rPr>
          <w:i/>
          <w:iCs/>
          <w:noProof/>
        </w:rPr>
        <w:t>Contabilidad</w:t>
      </w:r>
      <w:r>
        <w:rPr>
          <w:noProof/>
        </w:rPr>
        <w:t>.</w:t>
      </w:r>
    </w:p>
    <w:p w14:paraId="08D63B5D" w14:textId="77777777" w:rsidR="00267754" w:rsidRDefault="00267754" w:rsidP="00267754">
      <w:pPr>
        <w:widowControl w:val="0"/>
        <w:autoSpaceDE w:val="0"/>
        <w:autoSpaceDN w:val="0"/>
        <w:adjustRightInd w:val="0"/>
        <w:spacing w:after="0" w:line="240" w:lineRule="exact"/>
        <w:ind w:left="480" w:hanging="480"/>
        <w:rPr>
          <w:noProof/>
        </w:rPr>
      </w:pPr>
      <w:r>
        <w:rPr>
          <w:noProof/>
        </w:rPr>
        <w:t>Corvo, H. S. (n.d.). Inversión inicial en una empresa: estructura y ejemplo - Lifeder.</w:t>
      </w:r>
    </w:p>
    <w:p w14:paraId="1DB00A9F"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Elizalde, L. (2019). Los estados financieros y las políticas contables. </w:t>
      </w:r>
      <w:r>
        <w:rPr>
          <w:i/>
          <w:iCs/>
          <w:noProof/>
        </w:rPr>
        <w:t>593 Digital Publisher CEIT</w:t>
      </w:r>
      <w:r>
        <w:rPr>
          <w:noProof/>
        </w:rPr>
        <w:t xml:space="preserve">, </w:t>
      </w:r>
      <w:r>
        <w:rPr>
          <w:i/>
          <w:iCs/>
          <w:noProof/>
        </w:rPr>
        <w:t>5</w:t>
      </w:r>
      <w:r>
        <w:rPr>
          <w:noProof/>
        </w:rPr>
        <w:t>–</w:t>
      </w:r>
      <w:r>
        <w:rPr>
          <w:i/>
          <w:iCs/>
          <w:noProof/>
        </w:rPr>
        <w:t>1</w:t>
      </w:r>
      <w:r>
        <w:rPr>
          <w:noProof/>
        </w:rPr>
        <w:t>(4), 217–226. https://doi.org/10.33386/593dp.2019.5-1.159</w:t>
      </w:r>
    </w:p>
    <w:p w14:paraId="05943335"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Enrique Guzman INEC, U. de P. I. (2015). </w:t>
      </w:r>
      <w:r>
        <w:rPr>
          <w:i/>
          <w:iCs/>
          <w:noProof/>
        </w:rPr>
        <w:t>DESCRIPCIÓN DE PROCESOS</w:t>
      </w:r>
      <w:r>
        <w:rPr>
          <w:noProof/>
        </w:rPr>
        <w:t>.</w:t>
      </w:r>
    </w:p>
    <w:p w14:paraId="217D29A2" w14:textId="77777777" w:rsidR="00267754" w:rsidRDefault="00267754" w:rsidP="00267754">
      <w:pPr>
        <w:widowControl w:val="0"/>
        <w:autoSpaceDE w:val="0"/>
        <w:autoSpaceDN w:val="0"/>
        <w:adjustRightInd w:val="0"/>
        <w:spacing w:after="0" w:line="240" w:lineRule="exact"/>
        <w:ind w:left="480" w:hanging="480"/>
        <w:rPr>
          <w:noProof/>
        </w:rPr>
      </w:pPr>
      <w:r>
        <w:rPr>
          <w:noProof/>
        </w:rPr>
        <w:t>Fernández, E. (2014, August). Los gastos financieros: qué son y cómo se deducen | Blog de Anfix.</w:t>
      </w:r>
    </w:p>
    <w:p w14:paraId="59B2FA3A"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Garcia-Sabater, J. P. (2005). Distribución en planta: : Diseño de Sistemas Productivos y Logísticos. </w:t>
      </w:r>
      <w:r>
        <w:rPr>
          <w:i/>
          <w:iCs/>
          <w:noProof/>
        </w:rPr>
        <w:t>Mrio Venzuela</w:t>
      </w:r>
      <w:r>
        <w:rPr>
          <w:noProof/>
        </w:rPr>
        <w:t>, 120–150.</w:t>
      </w:r>
    </w:p>
    <w:p w14:paraId="42365CC2"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García, G. D. . (1997). </w:t>
      </w:r>
      <w:r>
        <w:rPr>
          <w:i/>
          <w:iCs/>
          <w:noProof/>
        </w:rPr>
        <w:t>Políticas Internas Y Externas De Las Pequeñas Y</w:t>
      </w:r>
      <w:r>
        <w:rPr>
          <w:noProof/>
        </w:rPr>
        <w:t xml:space="preserve">. </w:t>
      </w:r>
      <w:r>
        <w:rPr>
          <w:i/>
          <w:iCs/>
          <w:noProof/>
        </w:rPr>
        <w:t>3</w:t>
      </w:r>
      <w:r>
        <w:rPr>
          <w:noProof/>
        </w:rPr>
        <w:t>, 13–24.</w:t>
      </w:r>
    </w:p>
    <w:p w14:paraId="3A916893"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Gomez, A. (2014). Ii. estudio técnico. </w:t>
      </w:r>
      <w:r>
        <w:rPr>
          <w:i/>
          <w:iCs/>
          <w:noProof/>
        </w:rPr>
        <w:t>Facultad De Economía Unam</w:t>
      </w:r>
      <w:r>
        <w:rPr>
          <w:noProof/>
        </w:rPr>
        <w:t xml:space="preserve">, </w:t>
      </w:r>
      <w:r>
        <w:rPr>
          <w:i/>
          <w:iCs/>
          <w:noProof/>
        </w:rPr>
        <w:t>54</w:t>
      </w:r>
      <w:r>
        <w:rPr>
          <w:noProof/>
        </w:rPr>
        <w:t>(Capítulo I), 53–93.</w:t>
      </w:r>
    </w:p>
    <w:p w14:paraId="7765B108"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Gomez, A. M. (2003). </w:t>
      </w:r>
      <w:r>
        <w:rPr>
          <w:i/>
          <w:iCs/>
          <w:noProof/>
        </w:rPr>
        <w:t>Estudio Económico-Financiero III. ESTUDIO ECONÓMICO-FINANCIERO</w:t>
      </w:r>
      <w:r>
        <w:rPr>
          <w:noProof/>
        </w:rPr>
        <w:t>. 94–119.</w:t>
      </w:r>
    </w:p>
    <w:p w14:paraId="134573C0"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rPr>
        <w:t xml:space="preserve">Helmut Sy Corvo. (2018). Análisis de la Oferta: En Qué Consiste y Cómo Se Hace - Lifeder. </w:t>
      </w:r>
      <w:r>
        <w:rPr>
          <w:noProof/>
          <w:lang w:val="en-US"/>
        </w:rPr>
        <w:t>Retrieved August 30, 2020, from https://www.lifeder.com/analisis-oferta/</w:t>
      </w:r>
    </w:p>
    <w:p w14:paraId="6A763954"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lang w:val="en-US"/>
        </w:rPr>
        <w:t xml:space="preserve">Janosik, S. M. (2005a). universidad.un. </w:t>
      </w:r>
      <w:r>
        <w:rPr>
          <w:i/>
          <w:iCs/>
          <w:noProof/>
          <w:lang w:val="en-US"/>
        </w:rPr>
        <w:t>Universidad</w:t>
      </w:r>
      <w:r>
        <w:rPr>
          <w:noProof/>
          <w:lang w:val="en-US"/>
        </w:rPr>
        <w:t xml:space="preserve">, </w:t>
      </w:r>
      <w:r>
        <w:rPr>
          <w:i/>
          <w:iCs/>
          <w:noProof/>
          <w:lang w:val="en-US"/>
        </w:rPr>
        <w:t>42</w:t>
      </w:r>
      <w:r>
        <w:rPr>
          <w:noProof/>
          <w:lang w:val="en-US"/>
        </w:rPr>
        <w:t>(4), 1. https://doi.org/10.1017/CBO9781107415324.004</w:t>
      </w:r>
    </w:p>
    <w:p w14:paraId="54824EA4" w14:textId="77777777" w:rsidR="00267754" w:rsidRDefault="00267754" w:rsidP="00267754">
      <w:pPr>
        <w:widowControl w:val="0"/>
        <w:autoSpaceDE w:val="0"/>
        <w:autoSpaceDN w:val="0"/>
        <w:adjustRightInd w:val="0"/>
        <w:spacing w:after="0" w:line="240" w:lineRule="exact"/>
        <w:ind w:left="480" w:hanging="480"/>
        <w:rPr>
          <w:noProof/>
        </w:rPr>
      </w:pPr>
      <w:r>
        <w:rPr>
          <w:noProof/>
          <w:lang w:val="en-US"/>
        </w:rPr>
        <w:t xml:space="preserve">Janosik, S. M. (2005b). </w:t>
      </w:r>
      <w:r>
        <w:rPr>
          <w:rFonts w:eastAsia="MS Gothic" w:hint="eastAsia"/>
          <w:noProof/>
          <w:lang w:val="en-US"/>
        </w:rPr>
        <w:t>済無</w:t>
      </w:r>
      <w:r>
        <w:rPr>
          <w:noProof/>
          <w:lang w:val="en-US"/>
        </w:rPr>
        <w:t xml:space="preserve">No Title No Title. </w:t>
      </w:r>
      <w:r>
        <w:rPr>
          <w:i/>
          <w:iCs/>
          <w:noProof/>
        </w:rPr>
        <w:t>Juan Aguirre</w:t>
      </w:r>
      <w:r>
        <w:rPr>
          <w:noProof/>
        </w:rPr>
        <w:t xml:space="preserve">, </w:t>
      </w:r>
      <w:r>
        <w:rPr>
          <w:i/>
          <w:iCs/>
          <w:noProof/>
        </w:rPr>
        <w:t>42</w:t>
      </w:r>
      <w:r>
        <w:rPr>
          <w:noProof/>
        </w:rPr>
        <w:t>(4), 1. https://doi.org/10.1017/CBO9781107415324.004</w:t>
      </w:r>
    </w:p>
    <w:p w14:paraId="260FBE79"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juan fernando. (1888). </w:t>
      </w:r>
      <w:r>
        <w:rPr>
          <w:i/>
          <w:iCs/>
          <w:noProof/>
        </w:rPr>
        <w:t>Registro de la propiedad inmueble -</w:t>
      </w:r>
      <w:r>
        <w:rPr>
          <w:noProof/>
        </w:rPr>
        <w:t>. (1909), 200.</w:t>
      </w:r>
    </w:p>
    <w:p w14:paraId="450AFA14"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Kotler, P. (2013). </w:t>
      </w:r>
      <w:r>
        <w:rPr>
          <w:i/>
          <w:iCs/>
          <w:noProof/>
        </w:rPr>
        <w:t>Fundamentos de marketing</w:t>
      </w:r>
      <w:r>
        <w:rPr>
          <w:noProof/>
        </w:rPr>
        <w:t>.</w:t>
      </w:r>
    </w:p>
    <w:p w14:paraId="5128AE1A" w14:textId="77777777" w:rsidR="00267754" w:rsidRDefault="00267754" w:rsidP="00267754">
      <w:pPr>
        <w:widowControl w:val="0"/>
        <w:autoSpaceDE w:val="0"/>
        <w:autoSpaceDN w:val="0"/>
        <w:adjustRightInd w:val="0"/>
        <w:spacing w:after="0" w:line="240" w:lineRule="exact"/>
        <w:ind w:left="480" w:hanging="480"/>
        <w:rPr>
          <w:noProof/>
        </w:rPr>
      </w:pPr>
      <w:r>
        <w:rPr>
          <w:noProof/>
          <w:lang w:val="en-US"/>
        </w:rPr>
        <w:t xml:space="preserve">Leopold, L. B., Clarke, F. E., Hanshaw, B. B., &amp; Balsley, J. R. (1971). </w:t>
      </w:r>
      <w:r>
        <w:rPr>
          <w:i/>
          <w:iCs/>
          <w:noProof/>
        </w:rPr>
        <w:t>A Procedure for Evaluating Environmental Impact</w:t>
      </w:r>
      <w:r>
        <w:rPr>
          <w:noProof/>
        </w:rPr>
        <w:t>.</w:t>
      </w:r>
    </w:p>
    <w:p w14:paraId="20ABF74F"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rPr>
        <w:t xml:space="preserve">Mañéz, R. (2018). Segmentación de Mercado: Qué es, Tipos y Estrategias [Ejemplos]. </w:t>
      </w:r>
      <w:r>
        <w:rPr>
          <w:noProof/>
          <w:lang w:val="en-US"/>
        </w:rPr>
        <w:t>Retrieved August 30, 2020, from https://rubenmanez.com/segmentacion-de-mercado/</w:t>
      </w:r>
    </w:p>
    <w:p w14:paraId="003B5FB4" w14:textId="77777777" w:rsidR="00267754" w:rsidRDefault="00267754" w:rsidP="00267754">
      <w:pPr>
        <w:widowControl w:val="0"/>
        <w:autoSpaceDE w:val="0"/>
        <w:autoSpaceDN w:val="0"/>
        <w:adjustRightInd w:val="0"/>
        <w:spacing w:after="0" w:line="240" w:lineRule="exact"/>
        <w:ind w:left="480" w:hanging="480"/>
        <w:rPr>
          <w:noProof/>
        </w:rPr>
      </w:pPr>
      <w:r>
        <w:rPr>
          <w:noProof/>
          <w:lang w:val="en-US"/>
        </w:rPr>
        <w:t xml:space="preserve">marco hernandez. </w:t>
      </w:r>
      <w:r>
        <w:rPr>
          <w:noProof/>
        </w:rPr>
        <w:t xml:space="preserve">(2017). Marco Legal Introducción Marco Legal - Formas o modalidades legales para operar. </w:t>
      </w:r>
      <w:r>
        <w:rPr>
          <w:i/>
          <w:iCs/>
          <w:noProof/>
        </w:rPr>
        <w:t>Univiversidad</w:t>
      </w:r>
      <w:r>
        <w:rPr>
          <w:noProof/>
        </w:rPr>
        <w:t xml:space="preserve">, </w:t>
      </w:r>
      <w:r>
        <w:rPr>
          <w:i/>
          <w:iCs/>
          <w:noProof/>
        </w:rPr>
        <w:t>0</w:t>
      </w:r>
      <w:r>
        <w:rPr>
          <w:noProof/>
        </w:rPr>
        <w:t>(0), 16.</w:t>
      </w:r>
    </w:p>
    <w:p w14:paraId="00D3333E" w14:textId="77777777" w:rsidR="00267754" w:rsidRDefault="00267754" w:rsidP="00267754">
      <w:pPr>
        <w:widowControl w:val="0"/>
        <w:autoSpaceDE w:val="0"/>
        <w:autoSpaceDN w:val="0"/>
        <w:adjustRightInd w:val="0"/>
        <w:spacing w:after="0" w:line="240" w:lineRule="exact"/>
        <w:ind w:left="480" w:hanging="480"/>
        <w:rPr>
          <w:noProof/>
        </w:rPr>
      </w:pPr>
      <w:r>
        <w:rPr>
          <w:noProof/>
        </w:rPr>
        <w:t>Martínez, H. (2016). Estudio de Mercado y Análisis de la Demanda | Consultoría Estratégica Directiva, S.C. Retrieved August 30, 2020, from http://cedconsultoria.net/2016/11/01/estudio-mercado-y-analisis-demanda/</w:t>
      </w:r>
    </w:p>
    <w:p w14:paraId="41618381"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Melendez, C. (2015). estructura organizacional. </w:t>
      </w:r>
      <w:r>
        <w:rPr>
          <w:i/>
          <w:iCs/>
          <w:noProof/>
        </w:rPr>
        <w:t>Universidad</w:t>
      </w:r>
      <w:r>
        <w:rPr>
          <w:noProof/>
        </w:rPr>
        <w:t xml:space="preserve">, </w:t>
      </w:r>
      <w:r>
        <w:rPr>
          <w:i/>
          <w:iCs/>
          <w:noProof/>
        </w:rPr>
        <w:t>0</w:t>
      </w:r>
      <w:r>
        <w:rPr>
          <w:noProof/>
        </w:rPr>
        <w:t>(0), 15.</w:t>
      </w:r>
    </w:p>
    <w:p w14:paraId="54FEB3A1"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Navarro, N. G. (2010). Estudio tecnico. </w:t>
      </w:r>
      <w:r>
        <w:rPr>
          <w:i/>
          <w:iCs/>
          <w:noProof/>
        </w:rPr>
        <w:t>Evaluación de Proyectos 6ta Edición</w:t>
      </w:r>
      <w:r>
        <w:rPr>
          <w:noProof/>
        </w:rPr>
        <w:t>, 73–134.</w:t>
      </w:r>
    </w:p>
    <w:p w14:paraId="4A3E1CC0" w14:textId="77777777" w:rsidR="00267754" w:rsidRDefault="00267754" w:rsidP="00267754">
      <w:pPr>
        <w:widowControl w:val="0"/>
        <w:autoSpaceDE w:val="0"/>
        <w:autoSpaceDN w:val="0"/>
        <w:adjustRightInd w:val="0"/>
        <w:spacing w:after="0" w:line="240" w:lineRule="exact"/>
        <w:ind w:left="480" w:hanging="480"/>
        <w:rPr>
          <w:noProof/>
        </w:rPr>
      </w:pPr>
      <w:r>
        <w:rPr>
          <w:i/>
          <w:iCs/>
          <w:noProof/>
        </w:rPr>
        <w:lastRenderedPageBreak/>
        <w:t>Norma Internacional de Información Financiera para Pequeñas y Medianas Entidades (NIIF para las PYMES)</w:t>
      </w:r>
      <w:r>
        <w:rPr>
          <w:noProof/>
        </w:rPr>
        <w:t>. (2009).</w:t>
      </w:r>
    </w:p>
    <w:p w14:paraId="4BE1D5DB"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rPr>
        <w:t xml:space="preserve">Patricia Nuño. (2017). ¿Que es un estudio de mercado? | Características del estudio de mercado. </w:t>
      </w:r>
      <w:r>
        <w:rPr>
          <w:noProof/>
          <w:lang w:val="en-US"/>
        </w:rPr>
        <w:t>Retrieved August 30, 2020, from julio 7, 2017 website: https://www.emprendepyme.net/que-es-un-estudio-de-mercado.html</w:t>
      </w:r>
    </w:p>
    <w:p w14:paraId="31D5FFD0" w14:textId="77777777" w:rsidR="00267754" w:rsidRDefault="00267754" w:rsidP="00267754">
      <w:pPr>
        <w:widowControl w:val="0"/>
        <w:autoSpaceDE w:val="0"/>
        <w:autoSpaceDN w:val="0"/>
        <w:adjustRightInd w:val="0"/>
        <w:spacing w:after="0" w:line="240" w:lineRule="exact"/>
        <w:ind w:left="480" w:hanging="480"/>
        <w:rPr>
          <w:noProof/>
        </w:rPr>
      </w:pPr>
      <w:r>
        <w:rPr>
          <w:noProof/>
        </w:rPr>
        <w:t>Pérez Porto Julián, &amp; Gardey Ana. (2013). Definición de presupuesto de ingresos.</w:t>
      </w:r>
    </w:p>
    <w:p w14:paraId="79C38C73" w14:textId="77777777" w:rsidR="00267754" w:rsidRDefault="00267754" w:rsidP="00267754">
      <w:pPr>
        <w:widowControl w:val="0"/>
        <w:autoSpaceDE w:val="0"/>
        <w:autoSpaceDN w:val="0"/>
        <w:adjustRightInd w:val="0"/>
        <w:spacing w:after="0" w:line="240" w:lineRule="exact"/>
        <w:ind w:left="480" w:hanging="480"/>
        <w:rPr>
          <w:noProof/>
          <w:lang w:val="en-US"/>
        </w:rPr>
      </w:pPr>
      <w:r>
        <w:rPr>
          <w:noProof/>
        </w:rPr>
        <w:t xml:space="preserve">Pimentel, E. (2008). Formulación y evaluación de proyectos de inversión. </w:t>
      </w:r>
      <w:r>
        <w:rPr>
          <w:noProof/>
          <w:lang w:val="en-US"/>
        </w:rPr>
        <w:t>Retrieved August 30, 2020, from https://es.slideshare.net/wilincar/formulacin-y-evaluacin-de-proyectos-de-inversin-e-pimentel</w:t>
      </w:r>
    </w:p>
    <w:p w14:paraId="5DF01954"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Ralph S, P. (n.d.). </w:t>
      </w:r>
      <w:r>
        <w:rPr>
          <w:i/>
          <w:iCs/>
          <w:noProof/>
        </w:rPr>
        <w:t>Contabilidad de costos: Conceptos y aplicaciones para la toma de deciciones gerenciales.</w:t>
      </w:r>
    </w:p>
    <w:p w14:paraId="5F08879A" w14:textId="77777777" w:rsidR="00267754" w:rsidRDefault="00267754" w:rsidP="00267754">
      <w:pPr>
        <w:widowControl w:val="0"/>
        <w:autoSpaceDE w:val="0"/>
        <w:autoSpaceDN w:val="0"/>
        <w:adjustRightInd w:val="0"/>
        <w:spacing w:after="0" w:line="240" w:lineRule="exact"/>
        <w:ind w:left="480" w:hanging="480"/>
        <w:rPr>
          <w:noProof/>
        </w:rPr>
      </w:pPr>
      <w:r>
        <w:rPr>
          <w:noProof/>
        </w:rPr>
        <w:t>Riquelme, M. (2019, July). ¿Qué son los Gastos Administrativos? - Web y Empresas.</w:t>
      </w:r>
    </w:p>
    <w:p w14:paraId="654701D9"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Ririn Wesliner. (2013). </w:t>
      </w:r>
      <w:r>
        <w:rPr>
          <w:i/>
          <w:iCs/>
          <w:noProof/>
        </w:rPr>
        <w:t>universidad</w:t>
      </w:r>
      <w:r>
        <w:rPr>
          <w:noProof/>
        </w:rPr>
        <w:t>. 192.</w:t>
      </w:r>
    </w:p>
    <w:p w14:paraId="701ED90A"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Solís Santamaría, D., Robles Parra, J., Preciado Rodríguez, J., &amp; Hurtado Bringas, B. (2017). El papel del mercado en la construcción de organizaciones sustentables. </w:t>
      </w:r>
      <w:r>
        <w:rPr>
          <w:i/>
          <w:iCs/>
          <w:noProof/>
        </w:rPr>
        <w:t>Estudios Sociales: Revista de Investigación Científica</w:t>
      </w:r>
      <w:r>
        <w:rPr>
          <w:noProof/>
        </w:rPr>
        <w:t xml:space="preserve">, </w:t>
      </w:r>
      <w:r>
        <w:rPr>
          <w:i/>
          <w:iCs/>
          <w:noProof/>
        </w:rPr>
        <w:t>27</w:t>
      </w:r>
      <w:r>
        <w:rPr>
          <w:noProof/>
        </w:rPr>
        <w:t>(49), 273–294. Retrieved from http://www.scielo.org.mx/scielo.php?script=sci_arttext&amp;pid=S0188-45572017000100273</w:t>
      </w:r>
    </w:p>
    <w:p w14:paraId="6A795475"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Sotelo, M. L. (2016). </w:t>
      </w:r>
      <w:r>
        <w:rPr>
          <w:i/>
          <w:iCs/>
          <w:noProof/>
        </w:rPr>
        <w:t>VILLARREAL</w:t>
      </w:r>
      <w:r>
        <w:rPr>
          <w:noProof/>
        </w:rPr>
        <w:t xml:space="preserve">. </w:t>
      </w:r>
      <w:r>
        <w:rPr>
          <w:i/>
          <w:iCs/>
          <w:noProof/>
        </w:rPr>
        <w:t>0</w:t>
      </w:r>
      <w:r>
        <w:rPr>
          <w:noProof/>
        </w:rPr>
        <w:t>(0), 28.</w:t>
      </w:r>
    </w:p>
    <w:p w14:paraId="4BAA0836" w14:textId="77777777" w:rsidR="00267754" w:rsidRDefault="00267754" w:rsidP="00267754">
      <w:pPr>
        <w:widowControl w:val="0"/>
        <w:autoSpaceDE w:val="0"/>
        <w:autoSpaceDN w:val="0"/>
        <w:adjustRightInd w:val="0"/>
        <w:spacing w:after="0" w:line="240" w:lineRule="exact"/>
        <w:ind w:left="480" w:hanging="480"/>
        <w:rPr>
          <w:noProof/>
        </w:rPr>
      </w:pPr>
      <w:r>
        <w:rPr>
          <w:noProof/>
        </w:rPr>
        <w:t xml:space="preserve">Torrez, J. (2017). </w:t>
      </w:r>
      <w:r>
        <w:rPr>
          <w:i/>
          <w:iCs/>
          <w:noProof/>
        </w:rPr>
        <w:t>Evaluación de Proyectos de Inversión</w:t>
      </w:r>
      <w:r>
        <w:rPr>
          <w:noProof/>
        </w:rPr>
        <w:t>. (4).</w:t>
      </w:r>
    </w:p>
    <w:p w14:paraId="5509D52F" w14:textId="77777777" w:rsidR="00267754" w:rsidRDefault="00267754" w:rsidP="00267754">
      <w:pPr>
        <w:widowControl w:val="0"/>
        <w:autoSpaceDE w:val="0"/>
        <w:autoSpaceDN w:val="0"/>
        <w:adjustRightInd w:val="0"/>
        <w:spacing w:after="0" w:line="240" w:lineRule="exact"/>
        <w:ind w:left="480" w:hanging="480"/>
        <w:rPr>
          <w:noProof/>
          <w:szCs w:val="22"/>
        </w:rPr>
      </w:pPr>
      <w:r>
        <w:rPr>
          <w:noProof/>
        </w:rPr>
        <w:t>Zarantonello, A. (n.d.). Estrategias de mitigacion ambiental.</w:t>
      </w:r>
    </w:p>
    <w:p w14:paraId="64C7EE26" w14:textId="7544568B" w:rsidR="00267754" w:rsidRPr="00C4004D" w:rsidRDefault="00267754" w:rsidP="00267754">
      <w:pPr>
        <w:widowControl w:val="0"/>
        <w:autoSpaceDE w:val="0"/>
        <w:autoSpaceDN w:val="0"/>
        <w:adjustRightInd w:val="0"/>
        <w:spacing w:line="240" w:lineRule="auto"/>
        <w:ind w:left="480" w:hanging="480"/>
        <w:rPr>
          <w:noProof/>
        </w:rPr>
      </w:pPr>
      <w:r>
        <w:fldChar w:fldCharType="end"/>
      </w:r>
    </w:p>
    <w:p w14:paraId="000000F2" w14:textId="48A28BF1" w:rsidR="00752DAA" w:rsidRDefault="00C4004D" w:rsidP="00267754">
      <w:pPr>
        <w:pStyle w:val="Ttulo1"/>
        <w:rPr>
          <w:sz w:val="22"/>
          <w:szCs w:val="22"/>
        </w:rPr>
      </w:pPr>
      <w:r>
        <w:fldChar w:fldCharType="end"/>
      </w:r>
      <w:bookmarkStart w:id="71" w:name="_Toc51262903"/>
      <w:r w:rsidR="00213CBB">
        <w:t>anexos</w:t>
      </w:r>
      <w:bookmarkEnd w:id="71"/>
      <w:r w:rsidR="00BF75C2">
        <w:br w:type="page"/>
      </w:r>
    </w:p>
    <w:p w14:paraId="4F535F78" w14:textId="3FEC2FA2" w:rsidR="00C4004D" w:rsidRPr="0027703A" w:rsidRDefault="00C4004D" w:rsidP="00C4004D">
      <w:pPr>
        <w:widowControl w:val="0"/>
        <w:autoSpaceDE w:val="0"/>
        <w:autoSpaceDN w:val="0"/>
        <w:adjustRightInd w:val="0"/>
        <w:spacing w:after="0" w:line="240" w:lineRule="auto"/>
        <w:ind w:left="480" w:hanging="480"/>
        <w:rPr>
          <w:noProof/>
          <w:lang w:val="en-US"/>
        </w:rPr>
      </w:pPr>
      <w:r>
        <w:lastRenderedPageBreak/>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4C8256C9" w14:textId="77777777" w:rsidR="00C4004D" w:rsidRPr="0027703A" w:rsidRDefault="00C4004D" w:rsidP="00C4004D">
      <w:pPr>
        <w:widowControl w:val="0"/>
        <w:autoSpaceDE w:val="0"/>
        <w:autoSpaceDN w:val="0"/>
        <w:adjustRightInd w:val="0"/>
        <w:spacing w:after="0" w:line="24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3F483A4E" w14:textId="77777777" w:rsidR="00C4004D" w:rsidRPr="0027703A" w:rsidRDefault="00C4004D" w:rsidP="00C4004D">
      <w:pPr>
        <w:widowControl w:val="0"/>
        <w:autoSpaceDE w:val="0"/>
        <w:autoSpaceDN w:val="0"/>
        <w:adjustRightInd w:val="0"/>
        <w:spacing w:after="0" w:line="24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50F1A1A5" w14:textId="77777777" w:rsidR="00C4004D" w:rsidRPr="00C4004D" w:rsidRDefault="00C4004D" w:rsidP="00C4004D">
      <w:pPr>
        <w:widowControl w:val="0"/>
        <w:autoSpaceDE w:val="0"/>
        <w:autoSpaceDN w:val="0"/>
        <w:adjustRightInd w:val="0"/>
        <w:spacing w:after="0" w:line="24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60D31294" w14:textId="77777777" w:rsidR="00C4004D" w:rsidRPr="0027703A" w:rsidRDefault="00C4004D" w:rsidP="00C4004D">
      <w:pPr>
        <w:widowControl w:val="0"/>
        <w:autoSpaceDE w:val="0"/>
        <w:autoSpaceDN w:val="0"/>
        <w:adjustRightInd w:val="0"/>
        <w:spacing w:after="0" w:line="24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1C7C973A" w14:textId="77777777" w:rsidR="00C4004D" w:rsidRPr="0027703A" w:rsidRDefault="00C4004D" w:rsidP="00C4004D">
      <w:pPr>
        <w:widowControl w:val="0"/>
        <w:autoSpaceDE w:val="0"/>
        <w:autoSpaceDN w:val="0"/>
        <w:adjustRightInd w:val="0"/>
        <w:spacing w:after="0" w:line="24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72C24F47" w14:textId="77777777" w:rsidR="00C4004D" w:rsidRPr="00C4004D" w:rsidRDefault="00C4004D" w:rsidP="00C4004D">
      <w:pPr>
        <w:widowControl w:val="0"/>
        <w:autoSpaceDE w:val="0"/>
        <w:autoSpaceDN w:val="0"/>
        <w:adjustRightInd w:val="0"/>
        <w:spacing w:after="0" w:line="24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23685460" w14:textId="77777777" w:rsidR="00C4004D" w:rsidRPr="00C4004D" w:rsidRDefault="00C4004D" w:rsidP="00C4004D">
      <w:pPr>
        <w:widowControl w:val="0"/>
        <w:autoSpaceDE w:val="0"/>
        <w:autoSpaceDN w:val="0"/>
        <w:adjustRightInd w:val="0"/>
        <w:spacing w:after="0" w:line="24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7479AAD5" w14:textId="77777777" w:rsidR="00C4004D" w:rsidRPr="00C4004D" w:rsidRDefault="00C4004D" w:rsidP="00C4004D">
      <w:pPr>
        <w:widowControl w:val="0"/>
        <w:autoSpaceDE w:val="0"/>
        <w:autoSpaceDN w:val="0"/>
        <w:adjustRightInd w:val="0"/>
        <w:spacing w:after="0" w:line="24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3C5C0CBA" w14:textId="023A82B5" w:rsidR="005113E4" w:rsidRPr="00C4004D" w:rsidRDefault="00C4004D" w:rsidP="00C4004D">
      <w:pPr>
        <w:widowControl w:val="0"/>
        <w:spacing w:after="0" w:line="506" w:lineRule="auto"/>
      </w:pPr>
      <w:r>
        <w:fldChar w:fldCharType="end"/>
      </w:r>
    </w:p>
    <w:sectPr w:rsidR="005113E4" w:rsidRPr="00C4004D">
      <w:headerReference w:type="default" r:id="rId14"/>
      <w:footerReference w:type="default" r:id="rId15"/>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BD0F14" w14:textId="77777777" w:rsidR="007D507D" w:rsidRDefault="007D507D" w:rsidP="00806EAD">
      <w:pPr>
        <w:spacing w:after="0" w:line="240" w:lineRule="auto"/>
      </w:pPr>
      <w:r>
        <w:separator/>
      </w:r>
    </w:p>
  </w:endnote>
  <w:endnote w:type="continuationSeparator" w:id="0">
    <w:p w14:paraId="40E3BAA9" w14:textId="77777777" w:rsidR="007D507D" w:rsidRDefault="007D507D"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Helvetica">
    <w:panose1 w:val="020B0604020202020204"/>
    <w:charset w:val="00"/>
    <w:family w:val="auto"/>
    <w:pitch w:val="variable"/>
    <w:sig w:usb0="00000203" w:usb1="00000000" w:usb2="00000000" w:usb3="00000000" w:csb0="00000005"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EndPr/>
    <w:sdtContent>
      <w:p w14:paraId="016A47E8" w14:textId="10EF352C" w:rsidR="0035041E" w:rsidRDefault="0035041E">
        <w:pPr>
          <w:pStyle w:val="Piedepgina"/>
          <w:jc w:val="center"/>
        </w:pPr>
        <w:r>
          <w:fldChar w:fldCharType="begin"/>
        </w:r>
        <w:r>
          <w:instrText>PAGE   \* MERGEFORMAT</w:instrText>
        </w:r>
        <w:r>
          <w:fldChar w:fldCharType="separate"/>
        </w:r>
        <w:r>
          <w:rPr>
            <w:lang w:val="es-ES"/>
          </w:rPr>
          <w:t>2</w:t>
        </w:r>
        <w:r>
          <w:fldChar w:fldCharType="end"/>
        </w:r>
      </w:p>
    </w:sdtContent>
  </w:sdt>
  <w:p w14:paraId="7311BA7B" w14:textId="77777777" w:rsidR="0035041E" w:rsidRDefault="003504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896505" w14:textId="77777777" w:rsidR="007D507D" w:rsidRDefault="007D507D" w:rsidP="00806EAD">
      <w:pPr>
        <w:spacing w:after="0" w:line="240" w:lineRule="auto"/>
      </w:pPr>
      <w:r>
        <w:separator/>
      </w:r>
    </w:p>
  </w:footnote>
  <w:footnote w:type="continuationSeparator" w:id="0">
    <w:p w14:paraId="387DA064" w14:textId="77777777" w:rsidR="007D507D" w:rsidRDefault="007D507D"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35041E" w:rsidRDefault="003504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70254"/>
    <w:multiLevelType w:val="hybridMultilevel"/>
    <w:tmpl w:val="20DC1B7A"/>
    <w:lvl w:ilvl="0" w:tplc="C10EAD4E">
      <w:start w:val="1"/>
      <w:numFmt w:val="decimal"/>
      <w:lvlText w:val="4.%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tentative="1">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1" w15:restartNumberingAfterBreak="0">
    <w:nsid w:val="09D8576B"/>
    <w:multiLevelType w:val="multilevel"/>
    <w:tmpl w:val="DB027D10"/>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2" w15:restartNumberingAfterBreak="0">
    <w:nsid w:val="0A35512C"/>
    <w:multiLevelType w:val="multilevel"/>
    <w:tmpl w:val="FFFFFFFF"/>
    <w:lvl w:ilvl="0">
      <w:start w:val="1"/>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 w15:restartNumberingAfterBreak="0">
    <w:nsid w:val="0DE71556"/>
    <w:multiLevelType w:val="multilevel"/>
    <w:tmpl w:val="93C8EEB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255850A3"/>
    <w:multiLevelType w:val="hybridMultilevel"/>
    <w:tmpl w:val="94C6E3BE"/>
    <w:lvl w:ilvl="0" w:tplc="580A000F">
      <w:start w:val="1"/>
      <w:numFmt w:val="decimal"/>
      <w:lvlText w:val="%1."/>
      <w:lvlJc w:val="left"/>
      <w:pPr>
        <w:ind w:left="1800" w:hanging="360"/>
      </w:pPr>
    </w:lvl>
    <w:lvl w:ilvl="1" w:tplc="580A0019" w:tentative="1">
      <w:start w:val="1"/>
      <w:numFmt w:val="lowerLetter"/>
      <w:lvlText w:val="%2."/>
      <w:lvlJc w:val="left"/>
      <w:pPr>
        <w:ind w:left="2520" w:hanging="360"/>
      </w:pPr>
    </w:lvl>
    <w:lvl w:ilvl="2" w:tplc="580A001B" w:tentative="1">
      <w:start w:val="1"/>
      <w:numFmt w:val="lowerRoman"/>
      <w:lvlText w:val="%3."/>
      <w:lvlJc w:val="right"/>
      <w:pPr>
        <w:ind w:left="3240" w:hanging="180"/>
      </w:pPr>
    </w:lvl>
    <w:lvl w:ilvl="3" w:tplc="580A000F" w:tentative="1">
      <w:start w:val="1"/>
      <w:numFmt w:val="decimal"/>
      <w:lvlText w:val="%4."/>
      <w:lvlJc w:val="left"/>
      <w:pPr>
        <w:ind w:left="3960" w:hanging="360"/>
      </w:pPr>
    </w:lvl>
    <w:lvl w:ilvl="4" w:tplc="580A0019" w:tentative="1">
      <w:start w:val="1"/>
      <w:numFmt w:val="lowerLetter"/>
      <w:lvlText w:val="%5."/>
      <w:lvlJc w:val="left"/>
      <w:pPr>
        <w:ind w:left="4680" w:hanging="360"/>
      </w:pPr>
    </w:lvl>
    <w:lvl w:ilvl="5" w:tplc="580A001B" w:tentative="1">
      <w:start w:val="1"/>
      <w:numFmt w:val="lowerRoman"/>
      <w:lvlText w:val="%6."/>
      <w:lvlJc w:val="right"/>
      <w:pPr>
        <w:ind w:left="5400" w:hanging="180"/>
      </w:pPr>
    </w:lvl>
    <w:lvl w:ilvl="6" w:tplc="580A000F" w:tentative="1">
      <w:start w:val="1"/>
      <w:numFmt w:val="decimal"/>
      <w:lvlText w:val="%7."/>
      <w:lvlJc w:val="left"/>
      <w:pPr>
        <w:ind w:left="6120" w:hanging="360"/>
      </w:pPr>
    </w:lvl>
    <w:lvl w:ilvl="7" w:tplc="580A0019" w:tentative="1">
      <w:start w:val="1"/>
      <w:numFmt w:val="lowerLetter"/>
      <w:lvlText w:val="%8."/>
      <w:lvlJc w:val="left"/>
      <w:pPr>
        <w:ind w:left="6840" w:hanging="360"/>
      </w:pPr>
    </w:lvl>
    <w:lvl w:ilvl="8" w:tplc="580A001B" w:tentative="1">
      <w:start w:val="1"/>
      <w:numFmt w:val="lowerRoman"/>
      <w:lvlText w:val="%9."/>
      <w:lvlJc w:val="right"/>
      <w:pPr>
        <w:ind w:left="7560" w:hanging="180"/>
      </w:pPr>
    </w:lvl>
  </w:abstractNum>
  <w:abstractNum w:abstractNumId="6" w15:restartNumberingAfterBreak="0">
    <w:nsid w:val="26210A87"/>
    <w:multiLevelType w:val="hybridMultilevel"/>
    <w:tmpl w:val="7DFCC2FC"/>
    <w:lvl w:ilvl="0" w:tplc="07AA635E">
      <w:start w:val="1"/>
      <w:numFmt w:val="decimal"/>
      <w:lvlText w:val="4.%1"/>
      <w:lvlJc w:val="left"/>
      <w:pPr>
        <w:ind w:left="1004" w:hanging="360"/>
      </w:pPr>
      <w:rPr>
        <w:rFonts w:hint="default"/>
      </w:rPr>
    </w:lvl>
    <w:lvl w:ilvl="1" w:tplc="580A0019" w:tentative="1">
      <w:start w:val="1"/>
      <w:numFmt w:val="lowerLetter"/>
      <w:lvlText w:val="%2."/>
      <w:lvlJc w:val="left"/>
      <w:pPr>
        <w:ind w:left="1724" w:hanging="360"/>
      </w:pPr>
    </w:lvl>
    <w:lvl w:ilvl="2" w:tplc="580A001B" w:tentative="1">
      <w:start w:val="1"/>
      <w:numFmt w:val="lowerRoman"/>
      <w:lvlText w:val="%3."/>
      <w:lvlJc w:val="right"/>
      <w:pPr>
        <w:ind w:left="2444" w:hanging="180"/>
      </w:pPr>
    </w:lvl>
    <w:lvl w:ilvl="3" w:tplc="580A000F" w:tentative="1">
      <w:start w:val="1"/>
      <w:numFmt w:val="decimal"/>
      <w:lvlText w:val="%4."/>
      <w:lvlJc w:val="left"/>
      <w:pPr>
        <w:ind w:left="3164" w:hanging="360"/>
      </w:pPr>
    </w:lvl>
    <w:lvl w:ilvl="4" w:tplc="580A0019" w:tentative="1">
      <w:start w:val="1"/>
      <w:numFmt w:val="lowerLetter"/>
      <w:lvlText w:val="%5."/>
      <w:lvlJc w:val="left"/>
      <w:pPr>
        <w:ind w:left="3884" w:hanging="360"/>
      </w:pPr>
    </w:lvl>
    <w:lvl w:ilvl="5" w:tplc="580A001B" w:tentative="1">
      <w:start w:val="1"/>
      <w:numFmt w:val="lowerRoman"/>
      <w:lvlText w:val="%6."/>
      <w:lvlJc w:val="right"/>
      <w:pPr>
        <w:ind w:left="4604" w:hanging="180"/>
      </w:pPr>
    </w:lvl>
    <w:lvl w:ilvl="6" w:tplc="580A000F" w:tentative="1">
      <w:start w:val="1"/>
      <w:numFmt w:val="decimal"/>
      <w:lvlText w:val="%7."/>
      <w:lvlJc w:val="left"/>
      <w:pPr>
        <w:ind w:left="5324" w:hanging="360"/>
      </w:pPr>
    </w:lvl>
    <w:lvl w:ilvl="7" w:tplc="580A0019" w:tentative="1">
      <w:start w:val="1"/>
      <w:numFmt w:val="lowerLetter"/>
      <w:lvlText w:val="%8."/>
      <w:lvlJc w:val="left"/>
      <w:pPr>
        <w:ind w:left="6044" w:hanging="360"/>
      </w:pPr>
    </w:lvl>
    <w:lvl w:ilvl="8" w:tplc="580A001B" w:tentative="1">
      <w:start w:val="1"/>
      <w:numFmt w:val="lowerRoman"/>
      <w:lvlText w:val="%9."/>
      <w:lvlJc w:val="right"/>
      <w:pPr>
        <w:ind w:left="6764" w:hanging="180"/>
      </w:pPr>
    </w:lvl>
  </w:abstractNum>
  <w:abstractNum w:abstractNumId="7" w15:restartNumberingAfterBreak="0">
    <w:nsid w:val="26442AFF"/>
    <w:multiLevelType w:val="multilevel"/>
    <w:tmpl w:val="777C70F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8" w15:restartNumberingAfterBreak="0">
    <w:nsid w:val="26496BDB"/>
    <w:multiLevelType w:val="multilevel"/>
    <w:tmpl w:val="067AE908"/>
    <w:lvl w:ilvl="0">
      <w:start w:val="1"/>
      <w:numFmt w:val="upperRoman"/>
      <w:lvlText w:val="%1."/>
      <w:lvlJc w:val="right"/>
      <w:pPr>
        <w:ind w:left="720" w:hanging="360"/>
      </w:pPr>
    </w:lvl>
    <w:lvl w:ilvl="1">
      <w:start w:val="1"/>
      <w:numFmt w:val="decimal"/>
      <w:isLgl/>
      <w:lvlText w:val="%1.%2"/>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309D25B7"/>
    <w:multiLevelType w:val="multilevel"/>
    <w:tmpl w:val="3046453E"/>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7F01FD7"/>
    <w:multiLevelType w:val="multilevel"/>
    <w:tmpl w:val="576C231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AD52C13"/>
    <w:multiLevelType w:val="hybridMultilevel"/>
    <w:tmpl w:val="2252F3D8"/>
    <w:lvl w:ilvl="0" w:tplc="15D85990">
      <w:start w:val="1"/>
      <w:numFmt w:val="decimal"/>
      <w:lvlText w:val="5.1%1"/>
      <w:lvlJc w:val="left"/>
      <w:pPr>
        <w:ind w:left="108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2" w15:restartNumberingAfterBreak="0">
    <w:nsid w:val="456E44C8"/>
    <w:multiLevelType w:val="hybridMultilevel"/>
    <w:tmpl w:val="C9B82DC6"/>
    <w:lvl w:ilvl="0" w:tplc="E42E461A">
      <w:start w:val="1"/>
      <w:numFmt w:val="decimal"/>
      <w:lvlText w:val="5.2.%1"/>
      <w:lvlJc w:val="left"/>
      <w:pPr>
        <w:ind w:left="927"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45A0408B"/>
    <w:multiLevelType w:val="multilevel"/>
    <w:tmpl w:val="FFFFFFFF"/>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4" w15:restartNumberingAfterBreak="0">
    <w:nsid w:val="467A7310"/>
    <w:multiLevelType w:val="multilevel"/>
    <w:tmpl w:val="D8EC4F7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8227CA4"/>
    <w:multiLevelType w:val="hybridMultilevel"/>
    <w:tmpl w:val="07186E74"/>
    <w:lvl w:ilvl="0" w:tplc="B82E6AD6">
      <w:start w:val="4"/>
      <w:numFmt w:val="bullet"/>
      <w:lvlText w:val="-"/>
      <w:lvlJc w:val="left"/>
      <w:pPr>
        <w:ind w:left="1080" w:hanging="360"/>
      </w:pPr>
      <w:rPr>
        <w:rFonts w:ascii="Arial" w:eastAsia="Arial" w:hAnsi="Arial" w:cs="Aria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6"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4E2D6990"/>
    <w:multiLevelType w:val="multilevel"/>
    <w:tmpl w:val="FFFFFFFF"/>
    <w:lvl w:ilvl="0">
      <w:start w:val="1"/>
      <w:numFmt w:val="bullet"/>
      <w:lvlText w:val="-"/>
      <w:lvlJc w:val="left"/>
      <w:pPr>
        <w:ind w:left="2061" w:hanging="360"/>
      </w:pPr>
      <w:rPr>
        <w:rFonts w:ascii="Arial" w:eastAsia="Arial" w:hAnsi="Arial" w:cs="Arial"/>
      </w:rPr>
    </w:lvl>
    <w:lvl w:ilvl="1">
      <w:start w:val="1"/>
      <w:numFmt w:val="bullet"/>
      <w:lvlText w:val="o"/>
      <w:lvlJc w:val="left"/>
      <w:pPr>
        <w:ind w:left="2781" w:hanging="360"/>
      </w:pPr>
      <w:rPr>
        <w:rFonts w:ascii="Courier New" w:eastAsia="Courier New" w:hAnsi="Courier New" w:cs="Courier New"/>
      </w:rPr>
    </w:lvl>
    <w:lvl w:ilvl="2">
      <w:start w:val="1"/>
      <w:numFmt w:val="bullet"/>
      <w:lvlText w:val="▪"/>
      <w:lvlJc w:val="left"/>
      <w:pPr>
        <w:ind w:left="3501" w:hanging="360"/>
      </w:pPr>
      <w:rPr>
        <w:rFonts w:ascii="Noto Sans Symbols" w:eastAsia="Noto Sans Symbols" w:hAnsi="Noto Sans Symbols" w:cs="Noto Sans Symbols"/>
      </w:rPr>
    </w:lvl>
    <w:lvl w:ilvl="3">
      <w:start w:val="1"/>
      <w:numFmt w:val="bullet"/>
      <w:lvlText w:val="●"/>
      <w:lvlJc w:val="left"/>
      <w:pPr>
        <w:ind w:left="4221" w:hanging="360"/>
      </w:pPr>
      <w:rPr>
        <w:rFonts w:ascii="Noto Sans Symbols" w:eastAsia="Noto Sans Symbols" w:hAnsi="Noto Sans Symbols" w:cs="Noto Sans Symbols"/>
      </w:rPr>
    </w:lvl>
    <w:lvl w:ilvl="4">
      <w:start w:val="1"/>
      <w:numFmt w:val="bullet"/>
      <w:lvlText w:val="o"/>
      <w:lvlJc w:val="left"/>
      <w:pPr>
        <w:ind w:left="4941" w:hanging="360"/>
      </w:pPr>
      <w:rPr>
        <w:rFonts w:ascii="Courier New" w:eastAsia="Courier New" w:hAnsi="Courier New" w:cs="Courier New"/>
      </w:rPr>
    </w:lvl>
    <w:lvl w:ilvl="5">
      <w:start w:val="1"/>
      <w:numFmt w:val="bullet"/>
      <w:lvlText w:val="▪"/>
      <w:lvlJc w:val="left"/>
      <w:pPr>
        <w:ind w:left="5661" w:hanging="360"/>
      </w:pPr>
      <w:rPr>
        <w:rFonts w:ascii="Noto Sans Symbols" w:eastAsia="Noto Sans Symbols" w:hAnsi="Noto Sans Symbols" w:cs="Noto Sans Symbols"/>
      </w:rPr>
    </w:lvl>
    <w:lvl w:ilvl="6">
      <w:start w:val="1"/>
      <w:numFmt w:val="bullet"/>
      <w:lvlText w:val="●"/>
      <w:lvlJc w:val="left"/>
      <w:pPr>
        <w:ind w:left="6381" w:hanging="360"/>
      </w:pPr>
      <w:rPr>
        <w:rFonts w:ascii="Noto Sans Symbols" w:eastAsia="Noto Sans Symbols" w:hAnsi="Noto Sans Symbols" w:cs="Noto Sans Symbols"/>
      </w:rPr>
    </w:lvl>
    <w:lvl w:ilvl="7">
      <w:start w:val="1"/>
      <w:numFmt w:val="bullet"/>
      <w:lvlText w:val="o"/>
      <w:lvlJc w:val="left"/>
      <w:pPr>
        <w:ind w:left="7101" w:hanging="360"/>
      </w:pPr>
      <w:rPr>
        <w:rFonts w:ascii="Courier New" w:eastAsia="Courier New" w:hAnsi="Courier New" w:cs="Courier New"/>
      </w:rPr>
    </w:lvl>
    <w:lvl w:ilvl="8">
      <w:start w:val="1"/>
      <w:numFmt w:val="bullet"/>
      <w:lvlText w:val="▪"/>
      <w:lvlJc w:val="left"/>
      <w:pPr>
        <w:ind w:left="7821" w:hanging="360"/>
      </w:pPr>
      <w:rPr>
        <w:rFonts w:ascii="Noto Sans Symbols" w:eastAsia="Noto Sans Symbols" w:hAnsi="Noto Sans Symbols" w:cs="Noto Sans Symbols"/>
      </w:rPr>
    </w:lvl>
  </w:abstractNum>
  <w:abstractNum w:abstractNumId="18"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5398361D"/>
    <w:multiLevelType w:val="hybridMultilevel"/>
    <w:tmpl w:val="2302894A"/>
    <w:lvl w:ilvl="0" w:tplc="18FE47A0">
      <w:start w:val="1"/>
      <w:numFmt w:val="decimal"/>
      <w:lvlText w:val="4.%1"/>
      <w:lvlJc w:val="left"/>
      <w:pPr>
        <w:ind w:left="927" w:hanging="360"/>
      </w:pPr>
      <w:rPr>
        <w:rFonts w:hint="default"/>
      </w:rPr>
    </w:lvl>
    <w:lvl w:ilvl="1" w:tplc="580A0019" w:tentative="1">
      <w:start w:val="1"/>
      <w:numFmt w:val="lowerLetter"/>
      <w:lvlText w:val="%2."/>
      <w:lvlJc w:val="left"/>
      <w:pPr>
        <w:ind w:left="2007" w:hanging="360"/>
      </w:pPr>
    </w:lvl>
    <w:lvl w:ilvl="2" w:tplc="580A001B" w:tentative="1">
      <w:start w:val="1"/>
      <w:numFmt w:val="lowerRoman"/>
      <w:lvlText w:val="%3."/>
      <w:lvlJc w:val="right"/>
      <w:pPr>
        <w:ind w:left="2727" w:hanging="180"/>
      </w:pPr>
    </w:lvl>
    <w:lvl w:ilvl="3" w:tplc="580A000F" w:tentative="1">
      <w:start w:val="1"/>
      <w:numFmt w:val="decimal"/>
      <w:lvlText w:val="%4."/>
      <w:lvlJc w:val="left"/>
      <w:pPr>
        <w:ind w:left="3447" w:hanging="360"/>
      </w:pPr>
    </w:lvl>
    <w:lvl w:ilvl="4" w:tplc="580A0019" w:tentative="1">
      <w:start w:val="1"/>
      <w:numFmt w:val="lowerLetter"/>
      <w:lvlText w:val="%5."/>
      <w:lvlJc w:val="left"/>
      <w:pPr>
        <w:ind w:left="4167" w:hanging="360"/>
      </w:pPr>
    </w:lvl>
    <w:lvl w:ilvl="5" w:tplc="580A001B" w:tentative="1">
      <w:start w:val="1"/>
      <w:numFmt w:val="lowerRoman"/>
      <w:lvlText w:val="%6."/>
      <w:lvlJc w:val="right"/>
      <w:pPr>
        <w:ind w:left="4887" w:hanging="180"/>
      </w:pPr>
    </w:lvl>
    <w:lvl w:ilvl="6" w:tplc="580A000F" w:tentative="1">
      <w:start w:val="1"/>
      <w:numFmt w:val="decimal"/>
      <w:lvlText w:val="%7."/>
      <w:lvlJc w:val="left"/>
      <w:pPr>
        <w:ind w:left="5607" w:hanging="360"/>
      </w:pPr>
    </w:lvl>
    <w:lvl w:ilvl="7" w:tplc="580A0019" w:tentative="1">
      <w:start w:val="1"/>
      <w:numFmt w:val="lowerLetter"/>
      <w:lvlText w:val="%8."/>
      <w:lvlJc w:val="left"/>
      <w:pPr>
        <w:ind w:left="6327" w:hanging="360"/>
      </w:pPr>
    </w:lvl>
    <w:lvl w:ilvl="8" w:tplc="580A001B" w:tentative="1">
      <w:start w:val="1"/>
      <w:numFmt w:val="lowerRoman"/>
      <w:lvlText w:val="%9."/>
      <w:lvlJc w:val="right"/>
      <w:pPr>
        <w:ind w:left="7047" w:hanging="180"/>
      </w:pPr>
    </w:lvl>
  </w:abstractNum>
  <w:abstractNum w:abstractNumId="20" w15:restartNumberingAfterBreak="0">
    <w:nsid w:val="54160A24"/>
    <w:multiLevelType w:val="multilevel"/>
    <w:tmpl w:val="FFFFFFFF"/>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1" w15:restartNumberingAfterBreak="0">
    <w:nsid w:val="5C49392E"/>
    <w:multiLevelType w:val="hybridMultilevel"/>
    <w:tmpl w:val="B9B84508"/>
    <w:lvl w:ilvl="0" w:tplc="B66277C4">
      <w:start w:val="1"/>
      <w:numFmt w:val="decimal"/>
      <w:lvlText w:val="5.2.1.%1"/>
      <w:lvlJc w:val="left"/>
      <w:pPr>
        <w:ind w:left="1571" w:hanging="360"/>
      </w:pPr>
      <w:rPr>
        <w:rFonts w:hint="default"/>
      </w:rPr>
    </w:lvl>
    <w:lvl w:ilvl="1" w:tplc="580A0019" w:tentative="1">
      <w:start w:val="1"/>
      <w:numFmt w:val="lowerLetter"/>
      <w:lvlText w:val="%2."/>
      <w:lvlJc w:val="left"/>
      <w:pPr>
        <w:ind w:left="2291" w:hanging="360"/>
      </w:pPr>
    </w:lvl>
    <w:lvl w:ilvl="2" w:tplc="580A001B" w:tentative="1">
      <w:start w:val="1"/>
      <w:numFmt w:val="lowerRoman"/>
      <w:lvlText w:val="%3."/>
      <w:lvlJc w:val="right"/>
      <w:pPr>
        <w:ind w:left="3011" w:hanging="180"/>
      </w:pPr>
    </w:lvl>
    <w:lvl w:ilvl="3" w:tplc="580A000F" w:tentative="1">
      <w:start w:val="1"/>
      <w:numFmt w:val="decimal"/>
      <w:lvlText w:val="%4."/>
      <w:lvlJc w:val="left"/>
      <w:pPr>
        <w:ind w:left="3731" w:hanging="360"/>
      </w:pPr>
    </w:lvl>
    <w:lvl w:ilvl="4" w:tplc="580A0019" w:tentative="1">
      <w:start w:val="1"/>
      <w:numFmt w:val="lowerLetter"/>
      <w:lvlText w:val="%5."/>
      <w:lvlJc w:val="left"/>
      <w:pPr>
        <w:ind w:left="4451" w:hanging="360"/>
      </w:pPr>
    </w:lvl>
    <w:lvl w:ilvl="5" w:tplc="580A001B" w:tentative="1">
      <w:start w:val="1"/>
      <w:numFmt w:val="lowerRoman"/>
      <w:lvlText w:val="%6."/>
      <w:lvlJc w:val="right"/>
      <w:pPr>
        <w:ind w:left="5171" w:hanging="180"/>
      </w:pPr>
    </w:lvl>
    <w:lvl w:ilvl="6" w:tplc="580A000F" w:tentative="1">
      <w:start w:val="1"/>
      <w:numFmt w:val="decimal"/>
      <w:lvlText w:val="%7."/>
      <w:lvlJc w:val="left"/>
      <w:pPr>
        <w:ind w:left="5891" w:hanging="360"/>
      </w:pPr>
    </w:lvl>
    <w:lvl w:ilvl="7" w:tplc="580A0019" w:tentative="1">
      <w:start w:val="1"/>
      <w:numFmt w:val="lowerLetter"/>
      <w:lvlText w:val="%8."/>
      <w:lvlJc w:val="left"/>
      <w:pPr>
        <w:ind w:left="6611" w:hanging="360"/>
      </w:pPr>
    </w:lvl>
    <w:lvl w:ilvl="8" w:tplc="580A001B" w:tentative="1">
      <w:start w:val="1"/>
      <w:numFmt w:val="lowerRoman"/>
      <w:lvlText w:val="%9."/>
      <w:lvlJc w:val="right"/>
      <w:pPr>
        <w:ind w:left="7331" w:hanging="180"/>
      </w:pPr>
    </w:lvl>
  </w:abstractNum>
  <w:abstractNum w:abstractNumId="22" w15:restartNumberingAfterBreak="0">
    <w:nsid w:val="67B00C55"/>
    <w:multiLevelType w:val="multilevel"/>
    <w:tmpl w:val="00447084"/>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3" w15:restartNumberingAfterBreak="0">
    <w:nsid w:val="6BEF6CE9"/>
    <w:multiLevelType w:val="hybridMultilevel"/>
    <w:tmpl w:val="09D695CE"/>
    <w:lvl w:ilvl="0" w:tplc="ECF2C1D6">
      <w:start w:val="1"/>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74A535FC"/>
    <w:multiLevelType w:val="multilevel"/>
    <w:tmpl w:val="FFFFFFFF"/>
    <w:lvl w:ilvl="0">
      <w:start w:val="1"/>
      <w:numFmt w:val="upperRoman"/>
      <w:lvlText w:val="%1."/>
      <w:lvlJc w:val="left"/>
      <w:pPr>
        <w:ind w:left="1080" w:hanging="72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5" w15:restartNumberingAfterBreak="0">
    <w:nsid w:val="752A1CD6"/>
    <w:multiLevelType w:val="multilevel"/>
    <w:tmpl w:val="08AC11DE"/>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080" w:hanging="1800"/>
      </w:pPr>
      <w:rPr>
        <w:rFonts w:hint="default"/>
      </w:rPr>
    </w:lvl>
  </w:abstractNum>
  <w:abstractNum w:abstractNumId="26" w15:restartNumberingAfterBreak="0">
    <w:nsid w:val="7C854F7B"/>
    <w:multiLevelType w:val="hybridMultilevel"/>
    <w:tmpl w:val="0290C816"/>
    <w:lvl w:ilvl="0" w:tplc="23D62D9C">
      <w:start w:val="4"/>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7"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2"/>
  </w:num>
  <w:num w:numId="2">
    <w:abstractNumId w:val="13"/>
  </w:num>
  <w:num w:numId="3">
    <w:abstractNumId w:val="17"/>
  </w:num>
  <w:num w:numId="4">
    <w:abstractNumId w:val="24"/>
  </w:num>
  <w:num w:numId="5">
    <w:abstractNumId w:val="20"/>
  </w:num>
  <w:num w:numId="6">
    <w:abstractNumId w:val="5"/>
  </w:num>
  <w:num w:numId="7">
    <w:abstractNumId w:val="1"/>
  </w:num>
  <w:num w:numId="8">
    <w:abstractNumId w:val="25"/>
  </w:num>
  <w:num w:numId="9">
    <w:abstractNumId w:val="14"/>
  </w:num>
  <w:num w:numId="10">
    <w:abstractNumId w:val="3"/>
  </w:num>
  <w:num w:numId="11">
    <w:abstractNumId w:val="11"/>
  </w:num>
  <w:num w:numId="12">
    <w:abstractNumId w:val="7"/>
  </w:num>
  <w:num w:numId="13">
    <w:abstractNumId w:val="9"/>
  </w:num>
  <w:num w:numId="14">
    <w:abstractNumId w:val="4"/>
  </w:num>
  <w:num w:numId="15">
    <w:abstractNumId w:val="26"/>
  </w:num>
  <w:num w:numId="16">
    <w:abstractNumId w:val="16"/>
  </w:num>
  <w:num w:numId="17">
    <w:abstractNumId w:val="15"/>
  </w:num>
  <w:num w:numId="18">
    <w:abstractNumId w:val="18"/>
  </w:num>
  <w:num w:numId="19">
    <w:abstractNumId w:val="23"/>
  </w:num>
  <w:num w:numId="20">
    <w:abstractNumId w:val="4"/>
    <w:lvlOverride w:ilvl="0">
      <w:startOverride w:val="5"/>
    </w:lvlOverride>
    <w:lvlOverride w:ilvl="1">
      <w:startOverride w:val="2"/>
    </w:lvlOverride>
  </w:num>
  <w:num w:numId="21">
    <w:abstractNumId w:val="4"/>
    <w:lvlOverride w:ilvl="0">
      <w:startOverride w:val="5"/>
    </w:lvlOverride>
    <w:lvlOverride w:ilvl="1">
      <w:startOverride w:val="2"/>
    </w:lvlOverride>
  </w:num>
  <w:num w:numId="22">
    <w:abstractNumId w:val="12"/>
  </w:num>
  <w:num w:numId="23">
    <w:abstractNumId w:val="12"/>
    <w:lvlOverride w:ilvl="0">
      <w:startOverride w:val="1"/>
    </w:lvlOverride>
  </w:num>
  <w:num w:numId="24">
    <w:abstractNumId w:val="21"/>
  </w:num>
  <w:num w:numId="25">
    <w:abstractNumId w:val="21"/>
    <w:lvlOverride w:ilvl="0">
      <w:startOverride w:val="1"/>
    </w:lvlOverride>
  </w:num>
  <w:num w:numId="26">
    <w:abstractNumId w:val="21"/>
    <w:lvlOverride w:ilvl="0">
      <w:startOverride w:val="1"/>
    </w:lvlOverride>
  </w:num>
  <w:num w:numId="27">
    <w:abstractNumId w:val="10"/>
  </w:num>
  <w:num w:numId="28">
    <w:abstractNumId w:val="6"/>
  </w:num>
  <w:num w:numId="29">
    <w:abstractNumId w:val="4"/>
    <w:lvlOverride w:ilvl="0">
      <w:startOverride w:val="4"/>
    </w:lvlOverride>
    <w:lvlOverride w:ilvl="1">
      <w:startOverride w:val="2"/>
    </w:lvlOverride>
  </w:num>
  <w:num w:numId="30">
    <w:abstractNumId w:val="8"/>
  </w:num>
  <w:num w:numId="31">
    <w:abstractNumId w:val="0"/>
  </w:num>
  <w:num w:numId="32">
    <w:abstractNumId w:val="22"/>
  </w:num>
  <w:num w:numId="33">
    <w:abstractNumId w:val="27"/>
  </w:num>
  <w:num w:numId="34">
    <w:abstractNumId w:val="27"/>
    <w:lvlOverride w:ilvl="0">
      <w:startOverride w:val="5"/>
    </w:lvlOverride>
    <w:lvlOverride w:ilvl="1">
      <w:startOverride w:val="1"/>
    </w:lvlOverride>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1548F"/>
    <w:rsid w:val="000274E9"/>
    <w:rsid w:val="00045AE0"/>
    <w:rsid w:val="0006432F"/>
    <w:rsid w:val="00073635"/>
    <w:rsid w:val="000D528F"/>
    <w:rsid w:val="00112BB9"/>
    <w:rsid w:val="0014681A"/>
    <w:rsid w:val="00213CBB"/>
    <w:rsid w:val="00267754"/>
    <w:rsid w:val="0027703A"/>
    <w:rsid w:val="002B3C97"/>
    <w:rsid w:val="002D67F8"/>
    <w:rsid w:val="002E7736"/>
    <w:rsid w:val="0035041E"/>
    <w:rsid w:val="00393ACA"/>
    <w:rsid w:val="003D257F"/>
    <w:rsid w:val="003F6FBE"/>
    <w:rsid w:val="00492B66"/>
    <w:rsid w:val="005113E4"/>
    <w:rsid w:val="0056601B"/>
    <w:rsid w:val="005719E4"/>
    <w:rsid w:val="0068075D"/>
    <w:rsid w:val="006F1EAB"/>
    <w:rsid w:val="0074447A"/>
    <w:rsid w:val="00752DAA"/>
    <w:rsid w:val="007D507D"/>
    <w:rsid w:val="00806EAD"/>
    <w:rsid w:val="00850452"/>
    <w:rsid w:val="008F0507"/>
    <w:rsid w:val="00947006"/>
    <w:rsid w:val="009C6618"/>
    <w:rsid w:val="00A64E4D"/>
    <w:rsid w:val="00B211AC"/>
    <w:rsid w:val="00B97D36"/>
    <w:rsid w:val="00BB6132"/>
    <w:rsid w:val="00BF75C2"/>
    <w:rsid w:val="00C4004D"/>
    <w:rsid w:val="00C52126"/>
    <w:rsid w:val="00C71301"/>
    <w:rsid w:val="00CA4162"/>
    <w:rsid w:val="00D10552"/>
    <w:rsid w:val="00DB065C"/>
    <w:rsid w:val="00E52A76"/>
    <w:rsid w:val="00F05510"/>
    <w:rsid w:val="00F50B74"/>
    <w:rsid w:val="00FE5C41"/>
    <w:rsid w:val="00FE5E20"/>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452"/>
    <w:pPr>
      <w:jc w:val="both"/>
    </w:pPr>
  </w:style>
  <w:style w:type="paragraph" w:styleId="Ttulo1">
    <w:name w:val="heading 1"/>
    <w:basedOn w:val="Normal"/>
    <w:next w:val="Normal"/>
    <w:uiPriority w:val="9"/>
    <w:qFormat/>
    <w:rsid w:val="00806EAD"/>
    <w:pPr>
      <w:keepNext/>
      <w:keepLines/>
      <w:numPr>
        <w:numId w:val="14"/>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33"/>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4"/>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4"/>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og.infaimon.com/departamento-de-calidad/"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scielo.org.mx/scielo.php?script=sci_arttext&amp;pid=S0188-4557201700010027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4721ED9-1C34-4DEA-8034-6182E58DE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27</Pages>
  <Words>10296</Words>
  <Characters>56634</Characters>
  <Application>Microsoft Office Word</Application>
  <DocSecurity>0</DocSecurity>
  <Lines>471</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Holvert Pérez</cp:lastModifiedBy>
  <cp:revision>16</cp:revision>
  <dcterms:created xsi:type="dcterms:W3CDTF">2020-09-10T22:07:00Z</dcterms:created>
  <dcterms:modified xsi:type="dcterms:W3CDTF">2020-09-18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